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93D3F3" w14:textId="50595AD7" w:rsidR="00F82B50" w:rsidRDefault="00F82B5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Supplementary Information</w:t>
      </w:r>
    </w:p>
    <w:p w14:paraId="0EFEBDF4" w14:textId="7AD90F1A" w:rsidR="00F82B50" w:rsidRPr="00F82B50" w:rsidRDefault="00F82B5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sz w:val="28"/>
          <w:szCs w:val="28"/>
        </w:rPr>
      </w:pPr>
      <w:r w:rsidRPr="00F82B50">
        <w:rPr>
          <w:rFonts w:ascii="Times New Roman" w:eastAsia="Times New Roman" w:hAnsi="Times New Roman" w:cs="Times New Roman"/>
          <w:sz w:val="28"/>
          <w:szCs w:val="28"/>
        </w:rPr>
        <w:t>for</w:t>
      </w:r>
    </w:p>
    <w:p w14:paraId="7DE22065" w14:textId="77777777" w:rsidR="00F82B50" w:rsidRDefault="00F82B5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00AF154" w14:textId="595DF1D6" w:rsidR="008369C7" w:rsidRDefault="00F82B5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 w:rsidRPr="00F82B50">
        <w:rPr>
          <w:rFonts w:ascii="Times New Roman" w:eastAsia="Times New Roman" w:hAnsi="Times New Roman" w:cs="Times New Roman"/>
          <w:b/>
          <w:sz w:val="28"/>
          <w:szCs w:val="28"/>
        </w:rPr>
        <w:t xml:space="preserve">Uniparental nuclear inheritance </w:t>
      </w:r>
      <w:r w:rsidR="00401C95">
        <w:rPr>
          <w:rFonts w:ascii="Times New Roman" w:eastAsia="Times New Roman" w:hAnsi="Times New Roman" w:cs="Times New Roman"/>
          <w:b/>
          <w:sz w:val="28"/>
          <w:szCs w:val="28"/>
        </w:rPr>
        <w:t>following bi</w:t>
      </w:r>
      <w:r w:rsidRPr="00F82B50">
        <w:rPr>
          <w:rFonts w:ascii="Times New Roman" w:eastAsia="Times New Roman" w:hAnsi="Times New Roman" w:cs="Times New Roman"/>
          <w:b/>
          <w:sz w:val="28"/>
          <w:szCs w:val="28"/>
        </w:rPr>
        <w:t>sexual mating in fungi</w:t>
      </w:r>
    </w:p>
    <w:p w14:paraId="0ED8E7C7" w14:textId="61FEE142" w:rsidR="008369C7" w:rsidRPr="00BE050D" w:rsidRDefault="008369C7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8"/>
        </w:rPr>
      </w:pPr>
    </w:p>
    <w:p w14:paraId="6FED87CF" w14:textId="2444CD7E" w:rsidR="00134441" w:rsidRDefault="00F7324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Vikas Yadav, Sheng Sun, and Joseph Heitman</w:t>
      </w:r>
    </w:p>
    <w:p w14:paraId="06800BFC" w14:textId="77777777" w:rsidR="00134441" w:rsidRDefault="00F73240" w:rsidP="003A4DAB">
      <w:pPr>
        <w:spacing w:after="0" w:line="36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epartment of Molecular Genetics and Microbiology, Duke University Medical Center, Durham, NC 27710, USA</w:t>
      </w:r>
    </w:p>
    <w:p w14:paraId="795878B8" w14:textId="77777777" w:rsidR="00134441" w:rsidRDefault="00134441" w:rsidP="003A4DAB">
      <w:p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45E18FC4" w14:textId="79552632" w:rsidR="00BF3BF3" w:rsidRDefault="00BF3BF3" w:rsidP="003A4DAB">
      <w:pPr>
        <w:spacing w:after="0" w:line="360" w:lineRule="auto"/>
        <w:contextualSpacing/>
      </w:pPr>
    </w:p>
    <w:p w14:paraId="59481E44" w14:textId="77777777" w:rsidR="00956B37" w:rsidRDefault="00956B37" w:rsidP="003A4DAB">
      <w:pPr>
        <w:spacing w:after="0"/>
        <w:contextualSpacing/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br w:type="page"/>
      </w:r>
    </w:p>
    <w:p w14:paraId="14CBA3DE" w14:textId="09A0D5A2" w:rsidR="003A4DAB" w:rsidRDefault="00EB3291" w:rsidP="003A4DAB">
      <w:pPr>
        <w:spacing w:after="0" w:line="360" w:lineRule="auto"/>
        <w:contextualSpacing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a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. </w:t>
      </w:r>
      <w:r w:rsidR="00B72693">
        <w:rPr>
          <w:rFonts w:ascii="Times New Roman" w:eastAsia="Times New Roman" w:hAnsi="Times New Roman" w:cs="Times New Roman"/>
          <w:b/>
          <w:sz w:val="24"/>
          <w:szCs w:val="24"/>
        </w:rPr>
        <w:t>The g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>enotype of basidia-specific spores dissected from H99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x Bt63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and VYD135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x Bt63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crosses.</w:t>
      </w:r>
    </w:p>
    <w:tbl>
      <w:tblPr>
        <w:tblStyle w:val="PlainTable2"/>
        <w:tblW w:w="9359" w:type="dxa"/>
        <w:tblLayout w:type="fixed"/>
        <w:tblLook w:val="0400" w:firstRow="0" w:lastRow="0" w:firstColumn="0" w:lastColumn="0" w:noHBand="0" w:noVBand="1"/>
      </w:tblPr>
      <w:tblGrid>
        <w:gridCol w:w="1439"/>
        <w:gridCol w:w="1008"/>
        <w:gridCol w:w="1440"/>
        <w:gridCol w:w="1440"/>
        <w:gridCol w:w="1440"/>
        <w:gridCol w:w="1008"/>
        <w:gridCol w:w="1584"/>
      </w:tblGrid>
      <w:tr w:rsidR="003A4DAB" w14:paraId="73548758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439" w:type="dxa"/>
          </w:tcPr>
          <w:p w14:paraId="635A4826" w14:textId="77777777" w:rsidR="003A4DAB" w:rsidRDefault="003A4DAB" w:rsidP="00725D29">
            <w:pPr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</w:tcPr>
          <w:p w14:paraId="198EC51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Basidia #</w:t>
            </w:r>
          </w:p>
        </w:tc>
        <w:tc>
          <w:tcPr>
            <w:tcW w:w="1440" w:type="dxa"/>
          </w:tcPr>
          <w:p w14:paraId="152C547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dissected</w:t>
            </w:r>
          </w:p>
        </w:tc>
        <w:tc>
          <w:tcPr>
            <w:tcW w:w="1440" w:type="dxa"/>
          </w:tcPr>
          <w:p w14:paraId="60B1CAF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germinated</w:t>
            </w:r>
          </w:p>
        </w:tc>
        <w:tc>
          <w:tcPr>
            <w:tcW w:w="1440" w:type="dxa"/>
          </w:tcPr>
          <w:p w14:paraId="1FC3A51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% germinated</w:t>
            </w:r>
          </w:p>
        </w:tc>
        <w:tc>
          <w:tcPr>
            <w:tcW w:w="1008" w:type="dxa"/>
          </w:tcPr>
          <w:p w14:paraId="2FA0606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MAT</w:t>
            </w:r>
          </w:p>
        </w:tc>
        <w:tc>
          <w:tcPr>
            <w:tcW w:w="1584" w:type="dxa"/>
          </w:tcPr>
          <w:p w14:paraId="369E55F6" w14:textId="77777777" w:rsidR="003A4DAB" w:rsidRDefault="003A4DAB" w:rsidP="00725D29">
            <w:pPr>
              <w:contextualSpacing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Mitochondria</w:t>
            </w:r>
          </w:p>
        </w:tc>
      </w:tr>
      <w:tr w:rsidR="003A4DAB" w14:paraId="7EB41482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0CD93807" w14:textId="74420486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H99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Bt63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04471E2B" w14:textId="2EDECE58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2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single" w:sz="4" w:space="0" w:color="7F7F7F" w:themeColor="text1" w:themeTint="80"/>
              <w:left w:val="single" w:sz="4" w:space="0" w:color="auto"/>
              <w:bottom w:val="dotted" w:sz="4" w:space="0" w:color="auto"/>
            </w:tcBorders>
          </w:tcPr>
          <w:p w14:paraId="375CFEE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05AB04D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0CE54C5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53ADEA0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008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51F84BF6" w14:textId="29D18CF1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3D86FD6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5508C28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5D83B2FD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076862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E06464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1C250F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6A9828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0014A9C" w14:textId="377A3362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C982D2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1B6F318E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C1C7A75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B92AF2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5570E9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7D6939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DE8C33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25954FF9" w14:textId="5CF0FD86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C29D221" w14:textId="77777777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a</w:t>
            </w:r>
          </w:p>
        </w:tc>
      </w:tr>
      <w:tr w:rsidR="003A4DAB" w14:paraId="2D5A2CE0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3CCC7E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21E1FB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8B49DA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411038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BC0650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EF06602" w14:textId="71255FEA" w:rsidR="003A4DAB" w:rsidRPr="0083670D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83670D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7861180" w14:textId="6B4C9BA4" w:rsidR="003A4DAB" w:rsidRPr="0083670D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83670D">
              <w:rPr>
                <w:rFonts w:ascii="Times New Roman" w:hAnsi="Times New Roman" w:cs="Times New Roman"/>
              </w:rPr>
              <w:t>NA</w:t>
            </w:r>
          </w:p>
        </w:tc>
      </w:tr>
      <w:tr w:rsidR="003A4DAB" w14:paraId="640548FC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7784AE3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CDDEB8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8A1D76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3D0CB0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C09B21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1B031C4A" w14:textId="03FFD1BD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a + 2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161123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3F166073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9CDC670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64276D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ED5691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C2CD15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E6910B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FB20E59" w14:textId="16EE8671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5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4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CDD411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018DE60E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587F00D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B50ACA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0FD178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87C761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9CB980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2949FC0" w14:textId="0E6D0304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AC137FF" w14:textId="77777777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a</w:t>
            </w:r>
          </w:p>
        </w:tc>
      </w:tr>
      <w:tr w:rsidR="003A4DAB" w14:paraId="695409AA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BBF6098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7E97D9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3834FA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F92F4E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3C965A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04EAD69" w14:textId="7DB68A4B" w:rsidR="003A4DAB" w:rsidRPr="0083670D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83670D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755F6FE1" w14:textId="7B42841B" w:rsidR="003A4DAB" w:rsidRPr="0083670D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83670D">
              <w:rPr>
                <w:rFonts w:ascii="Times New Roman" w:hAnsi="Times New Roman" w:cs="Times New Roman"/>
              </w:rPr>
              <w:t>NA</w:t>
            </w:r>
          </w:p>
        </w:tc>
      </w:tr>
      <w:tr w:rsidR="003A4DAB" w14:paraId="4851F194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5803B392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10CC8B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27C3AA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2E2879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7784F7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D8CC3F8" w14:textId="733E1D1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2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7C46EF2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130BCBB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AAD9402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</w:tcBorders>
          </w:tcPr>
          <w:p w14:paraId="4013D10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53465A7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4D08B90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62AE434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1008" w:type="dxa"/>
            <w:tcBorders>
              <w:top w:val="dotted" w:sz="4" w:space="0" w:color="auto"/>
              <w:bottom w:val="single" w:sz="4" w:space="0" w:color="auto"/>
            </w:tcBorders>
          </w:tcPr>
          <w:p w14:paraId="52584540" w14:textId="2842208C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single" w:sz="4" w:space="0" w:color="auto"/>
            </w:tcBorders>
          </w:tcPr>
          <w:p w14:paraId="1F657A2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0B26A09F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4693D386" w14:textId="606432E1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VYD135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Bt63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3026888F" w14:textId="349ECE6D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2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</w:tcBorders>
          </w:tcPr>
          <w:p w14:paraId="5151975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4228943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29CADC1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666B587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bottom w:val="dotted" w:sz="4" w:space="0" w:color="auto"/>
            </w:tcBorders>
          </w:tcPr>
          <w:p w14:paraId="3F2CD652" w14:textId="55E26E5A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single" w:sz="4" w:space="0" w:color="auto"/>
              <w:bottom w:val="dotted" w:sz="4" w:space="0" w:color="auto"/>
            </w:tcBorders>
          </w:tcPr>
          <w:p w14:paraId="3626D784" w14:textId="099188A4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0FD4441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3ECBA0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BAA206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8A8B75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B8DCAB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9A58C1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EFD2DFE" w14:textId="4624CEDA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1DA53F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3EB808CE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5D45B90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6D8B0C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2030E6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A4C30C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7F908D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7D49D7B" w14:textId="2B76EF48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2AA6A2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0C6B8705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536931D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9B695E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CA28F7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367D24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0FAD12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136731A" w14:textId="6ED7C659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0EA6D30" w14:textId="68714BB9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19030958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4278BF8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C316D5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F3B91C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B55780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8EAAFD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E6871EB" w14:textId="33295952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7E721A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6E7F4CC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48A2A3F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3836BF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3D265C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9969AB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1B962A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009645F" w14:textId="1B216ED1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35C7EF4" w14:textId="1089CD61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792AA98F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4B23F79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539C71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498B2A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10A619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64EF59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E304E83" w14:textId="28F910BE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E40DB51" w14:textId="156A249A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01285935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4B7CBCE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A129D9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734782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2F2694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8BCAA7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28E49EDA" w14:textId="465FB8C6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5AEE23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6FEF0B70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3F2ECD9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974E2D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42F960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09A5F8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D4FFF8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109F7EA" w14:textId="7E14F7D4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678B61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464EA9D8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096BB87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1A4FCF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18A52A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292658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54DCC1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49BD60A" w14:textId="503D0825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96F1A3E" w14:textId="35B6B0E0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0B321BFE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52D69DD5" w14:textId="5B1783B4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VYD135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Bt63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0E71D078" w14:textId="4B61F7E0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5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F574823" w14:textId="207A8C30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277379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29B68C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F0F6F7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2E34D60C" w14:textId="617055C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C04475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06E5B549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C68A004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4CF6A87" w14:textId="1860D153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436BC4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2E18D6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1FA058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FB1E6F9" w14:textId="2A394116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6F6D8B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090C4BA4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5687734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3B1DCE3" w14:textId="554B265B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9739F8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3BB8DD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D3DCA8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16903B59" w14:textId="3CE4404E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6417AA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6F6D31A2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7BE91A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4E724B7" w14:textId="3F0B5CA8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27840E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A5F594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6F1C85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6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49EDA76" w14:textId="2B6B60F3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D2FD78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2386FA66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B1605E4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6ECE75A" w14:textId="31EE6C94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974344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A062D5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A05EFC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0CD1762" w14:textId="4823B13E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707063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1EF33244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C40E34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05C4542" w14:textId="22C8318D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ED9B15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0764C6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55EACF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5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C1D6E00" w14:textId="4B27AC51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0119E4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11387C8F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2DC0DF4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F102CC4" w14:textId="7521A225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A92676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D9561D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6D727E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8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722CEF7" w14:textId="46B8CFF2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D6AB1E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27BEE040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F0F3AE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653E8FE" w14:textId="265660ED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C1E24C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B75AB3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C36AE1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8C21A13" w14:textId="3187336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96F23D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1E14ADFF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0ADB55D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313A0E2" w14:textId="5AD124C2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30FA76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A955E0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F4513F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81B3036" w14:textId="686E80BB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61566C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39E95513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A63D0F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</w:tcBorders>
          </w:tcPr>
          <w:p w14:paraId="0254C949" w14:textId="487D630C" w:rsidR="003A4D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3A4DAB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09BAAD6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599BA8A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43A2FEA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08" w:type="dxa"/>
            <w:tcBorders>
              <w:top w:val="dotted" w:sz="4" w:space="0" w:color="auto"/>
            </w:tcBorders>
          </w:tcPr>
          <w:p w14:paraId="5F0F58D4" w14:textId="2295C499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</w:tcBorders>
          </w:tcPr>
          <w:p w14:paraId="6ACF9DE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</w:tbl>
    <w:p w14:paraId="47718F8C" w14:textId="67447E73" w:rsidR="003A4DAB" w:rsidRPr="0083670D" w:rsidRDefault="0083670D" w:rsidP="003A4DAB">
      <w:p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83670D">
        <w:rPr>
          <w:rFonts w:ascii="Times New Roman" w:hAnsi="Times New Roman" w:cs="Times New Roman"/>
          <w:sz w:val="24"/>
        </w:rPr>
        <w:t>NA – Not Applicable</w:t>
      </w:r>
      <w:r w:rsidR="003A4DAB" w:rsidRPr="0083670D">
        <w:rPr>
          <w:rFonts w:ascii="Times New Roman" w:hAnsi="Times New Roman" w:cs="Times New Roman"/>
        </w:rPr>
        <w:br w:type="page"/>
      </w:r>
    </w:p>
    <w:p w14:paraId="6A9CB8EF" w14:textId="1029C2CC" w:rsidR="003A4DAB" w:rsidRDefault="00EB3291" w:rsidP="003A4DAB">
      <w:p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b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. </w:t>
      </w:r>
      <w:r w:rsidR="00B72693">
        <w:rPr>
          <w:rFonts w:ascii="Times New Roman" w:eastAsia="Times New Roman" w:hAnsi="Times New Roman" w:cs="Times New Roman"/>
          <w:b/>
          <w:sz w:val="24"/>
          <w:szCs w:val="24"/>
        </w:rPr>
        <w:t>The g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>enotype of basidia-specific spores dissected from H99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x IUM96-2828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and VYD135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x IUM96-2828</w:t>
      </w:r>
      <w:r w:rsidR="00BD3196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3A4DAB">
        <w:rPr>
          <w:rFonts w:ascii="Times New Roman" w:eastAsia="Times New Roman" w:hAnsi="Times New Roman" w:cs="Times New Roman"/>
          <w:b/>
          <w:sz w:val="24"/>
          <w:szCs w:val="24"/>
        </w:rPr>
        <w:t xml:space="preserve"> crosses.</w:t>
      </w:r>
    </w:p>
    <w:tbl>
      <w:tblPr>
        <w:tblStyle w:val="PlainTable2"/>
        <w:tblW w:w="9359" w:type="dxa"/>
        <w:tblLayout w:type="fixed"/>
        <w:tblLook w:val="0400" w:firstRow="0" w:lastRow="0" w:firstColumn="0" w:lastColumn="0" w:noHBand="0" w:noVBand="1"/>
      </w:tblPr>
      <w:tblGrid>
        <w:gridCol w:w="1439"/>
        <w:gridCol w:w="1008"/>
        <w:gridCol w:w="1440"/>
        <w:gridCol w:w="1440"/>
        <w:gridCol w:w="1440"/>
        <w:gridCol w:w="1008"/>
        <w:gridCol w:w="1584"/>
      </w:tblGrid>
      <w:tr w:rsidR="003A4DAB" w14:paraId="24826532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439" w:type="dxa"/>
          </w:tcPr>
          <w:p w14:paraId="196FA92E" w14:textId="77777777" w:rsidR="003A4DAB" w:rsidRDefault="003A4DAB" w:rsidP="00725D29">
            <w:pPr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</w:tcPr>
          <w:p w14:paraId="6BBA02F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Basidia #</w:t>
            </w:r>
          </w:p>
        </w:tc>
        <w:tc>
          <w:tcPr>
            <w:tcW w:w="1440" w:type="dxa"/>
          </w:tcPr>
          <w:p w14:paraId="5A10422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dissected</w:t>
            </w:r>
          </w:p>
        </w:tc>
        <w:tc>
          <w:tcPr>
            <w:tcW w:w="1440" w:type="dxa"/>
          </w:tcPr>
          <w:p w14:paraId="3CC6A13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germinated</w:t>
            </w:r>
          </w:p>
        </w:tc>
        <w:tc>
          <w:tcPr>
            <w:tcW w:w="1440" w:type="dxa"/>
          </w:tcPr>
          <w:p w14:paraId="2B23AD0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% germinated</w:t>
            </w:r>
          </w:p>
        </w:tc>
        <w:tc>
          <w:tcPr>
            <w:tcW w:w="1008" w:type="dxa"/>
          </w:tcPr>
          <w:p w14:paraId="12B1843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MAT</w:t>
            </w:r>
          </w:p>
        </w:tc>
        <w:tc>
          <w:tcPr>
            <w:tcW w:w="1584" w:type="dxa"/>
          </w:tcPr>
          <w:p w14:paraId="3F290A71" w14:textId="77777777" w:rsidR="003A4DAB" w:rsidRDefault="003A4DAB" w:rsidP="00725D29">
            <w:pPr>
              <w:ind w:right="-14"/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Mitochondria</w:t>
            </w:r>
          </w:p>
        </w:tc>
      </w:tr>
      <w:tr w:rsidR="003A4DAB" w14:paraId="41159BC3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39710854" w14:textId="04479933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H99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IUM96-2828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40595E33" w14:textId="533CD5A1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2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single" w:sz="4" w:space="0" w:color="7F7F7F" w:themeColor="text1" w:themeTint="80"/>
              <w:left w:val="single" w:sz="4" w:space="0" w:color="auto"/>
              <w:bottom w:val="dotted" w:sz="4" w:space="0" w:color="auto"/>
            </w:tcBorders>
          </w:tcPr>
          <w:p w14:paraId="3F7FA2A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1E8F5EC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7D347D3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1440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61B3ACC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1</w:t>
            </w:r>
          </w:p>
        </w:tc>
        <w:tc>
          <w:tcPr>
            <w:tcW w:w="1008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44F7F807" w14:textId="370BE84B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1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  <w:tc>
          <w:tcPr>
            <w:tcW w:w="1584" w:type="dxa"/>
            <w:tcBorders>
              <w:top w:val="single" w:sz="4" w:space="0" w:color="7F7F7F" w:themeColor="text1" w:themeTint="80"/>
              <w:bottom w:val="dotted" w:sz="4" w:space="0" w:color="auto"/>
            </w:tcBorders>
          </w:tcPr>
          <w:p w14:paraId="77F3050C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6A6BDAF1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5057229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CF9856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B80B49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39CC06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F8ED89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617B4CD" w14:textId="1FD8EC4E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2</w:t>
            </w: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6801329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53D79CC5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6BB4197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8D0293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4CA7B1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6E05C0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838118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2A05215D" w14:textId="510D14C8" w:rsidR="003A4DAB" w:rsidRDefault="003A4DAB" w:rsidP="00C63CC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3</w:t>
            </w: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1DDC4E7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4D77F1DE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1A61D04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CB3E81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CDA7DD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51A544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E202A5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3044F4D" w14:textId="01C3F923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+ 1</w:t>
            </w: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76309B4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4B5CDFCE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D86A353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1345A2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07464E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C5116F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DE9F2F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31BD323" w14:textId="3BEC1660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D7FD00A" w14:textId="423708A7" w:rsidR="003A4DAB" w:rsidRDefault="0083670D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</w:tr>
      <w:tr w:rsidR="003A4DAB" w14:paraId="31FF4F7E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502C950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6F1D5FC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6AAE8CE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5B212E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B8B3F1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8005136" w14:textId="2BDB84F0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7F38681E" w14:textId="32A4DCFF" w:rsidR="003A4DAB" w:rsidRDefault="0083670D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</w:tr>
      <w:tr w:rsidR="003A4DAB" w14:paraId="216C279F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2A9973B6" w14:textId="49CCE270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H99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IUM96-2828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5BF8C5E9" w14:textId="5FDC533C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5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1CD6FB5" w14:textId="77F8C3A6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1435A74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FF1FCF7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1826E11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3C54FF4" w14:textId="70DCEFA1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03990BF3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5602DA7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D38B708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3D2978F" w14:textId="6F08E0EF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10D00C6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AE36BC5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1AA351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9C47D7D" w14:textId="0626356D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20F0A17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5B6F8469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4684C7D9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EF3B2E2" w14:textId="12F4703A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6228D41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691A18C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BEF54C5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793EC67" w14:textId="59C4990B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0E0CEEF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16F9013C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03784F6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CF4C2E2" w14:textId="78E902A7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4E5390F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8CACFF0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797FBB6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CA04093" w14:textId="6205EB9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  <w:r w:rsidRPr="00F370AB">
              <w:rPr>
                <w:rFonts w:ascii="Times New Roman" w:hAnsi="Times New Roman" w:cs="Times New Roman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7AD9F781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1E5B2812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9B10787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77AB0BE" w14:textId="5F403913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8DB35A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CA700B9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DD368A3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42620E3B" w14:textId="685EEFE6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6C8BF2E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1EE979BB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A1D04A5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</w:tcBorders>
          </w:tcPr>
          <w:p w14:paraId="3647FA12" w14:textId="08516548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02514D00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04039EE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single" w:sz="4" w:space="0" w:color="auto"/>
            </w:tcBorders>
          </w:tcPr>
          <w:p w14:paraId="19F44D68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008" w:type="dxa"/>
            <w:tcBorders>
              <w:top w:val="dotted" w:sz="4" w:space="0" w:color="auto"/>
              <w:bottom w:val="single" w:sz="4" w:space="0" w:color="auto"/>
            </w:tcBorders>
          </w:tcPr>
          <w:p w14:paraId="4C4A4372" w14:textId="1842D329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F370AB">
              <w:rPr>
                <w:rFonts w:ascii="Times New Roman" w:hAnsi="Times New Roman" w:cs="Times New Roman"/>
              </w:rPr>
              <w:t>3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  <w:r w:rsidRPr="00F370AB">
              <w:rPr>
                <w:rFonts w:ascii="Times New Roman" w:hAnsi="Times New Roman" w:cs="Times New Roman"/>
              </w:rPr>
              <w:t xml:space="preserve"> + 1</w:t>
            </w:r>
            <w:r w:rsidRPr="00D53BB4">
              <w:rPr>
                <w:rFonts w:ascii="Times New Roman" w:hAnsi="Times New Roman" w:cs="Times New Roman"/>
                <w:b/>
              </w:rPr>
              <w:t>a</w:t>
            </w:r>
            <w:r w:rsidRPr="00F370AB">
              <w:rPr>
                <w:rFonts w:ascii="Times New Roman" w:hAnsi="Times New Roman" w:cs="Times New Roman"/>
              </w:rPr>
              <w:t xml:space="preserve"> + 1</w:t>
            </w:r>
            <w:r w:rsidRPr="00D53BB4">
              <w:rPr>
                <w:rFonts w:ascii="Times New Roman" w:hAnsi="Times New Roman" w:cs="Times New Roman"/>
                <w:b/>
              </w:rPr>
              <w:t>a</w:t>
            </w:r>
            <w:r w:rsidRPr="00F370AB">
              <w:rPr>
                <w:rFonts w:ascii="Times New Roman" w:hAnsi="Times New Roman" w:cs="Times New Roman"/>
              </w:rPr>
              <w:t>/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single" w:sz="4" w:space="0" w:color="auto"/>
            </w:tcBorders>
          </w:tcPr>
          <w:p w14:paraId="580A519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2A82A462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7DEFCD47" w14:textId="5417C345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VYD135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IUM96-2828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73A30E88" w14:textId="22720528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2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</w:tcBorders>
          </w:tcPr>
          <w:p w14:paraId="51716D6B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077F7F03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41384119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bottom w:val="dotted" w:sz="4" w:space="0" w:color="auto"/>
            </w:tcBorders>
          </w:tcPr>
          <w:p w14:paraId="26263FF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  <w:bottom w:val="dotted" w:sz="4" w:space="0" w:color="auto"/>
            </w:tcBorders>
          </w:tcPr>
          <w:p w14:paraId="24709F14" w14:textId="2EFFA4F5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single" w:sz="4" w:space="0" w:color="auto"/>
              <w:bottom w:val="dotted" w:sz="4" w:space="0" w:color="auto"/>
            </w:tcBorders>
          </w:tcPr>
          <w:p w14:paraId="0F938C86" w14:textId="571DBB58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</w:tr>
      <w:tr w:rsidR="003A4DAB" w14:paraId="1E4D1362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0E903D0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64435F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1D6A0F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1EAF17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D3E16E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1201905C" w14:textId="334C019C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610BD73C" w14:textId="76CE769C" w:rsidR="003A4DAB" w:rsidRDefault="0083670D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</w:tr>
      <w:tr w:rsidR="003A4DAB" w14:paraId="17682A97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DED5060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4312812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CDB396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1359F0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1228005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3962DAA" w14:textId="51C2D501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362912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35E1DD20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236A206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4F27860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500DD8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D4072E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C847AA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162531A" w14:textId="1A03C9F9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41ADECB" w14:textId="1AC94C5E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</w:tr>
      <w:tr w:rsidR="003A4DAB" w14:paraId="29A41626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4ECE420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EF86EBF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BBD8E66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20CA00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963A5CD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EDC75FA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AA6BCC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53BB4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3A4DAB" w14:paraId="2B86338F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6F28813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15AF354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935C0B8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E2F3F91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5A666A7" w14:textId="77777777" w:rsidR="003A4D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BBD11B9" w14:textId="46A21F83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F5DC61D" w14:textId="10C0A378" w:rsidR="003A4DAB" w:rsidRDefault="0083670D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</w:tr>
      <w:tr w:rsidR="003A4DAB" w14:paraId="71F52EB7" w14:textId="77777777" w:rsidTr="009F7022">
        <w:trPr>
          <w:trHeight w:val="288"/>
        </w:trPr>
        <w:tc>
          <w:tcPr>
            <w:tcW w:w="1439" w:type="dxa"/>
            <w:vMerge w:val="restart"/>
            <w:tcBorders>
              <w:right w:val="single" w:sz="4" w:space="0" w:color="auto"/>
            </w:tcBorders>
          </w:tcPr>
          <w:p w14:paraId="5674B370" w14:textId="2EAB0D14" w:rsidR="003A4D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VYD135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sym w:font="Symbol" w:char="F061"/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x IUM96-2828</w:t>
            </w:r>
            <w:r w:rsidR="00BD3196">
              <w:rPr>
                <w:rFonts w:ascii="Times New Roman" w:eastAsia="Times New Roman" w:hAnsi="Times New Roman" w:cs="Times New Roman"/>
                <w:b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cross</w:t>
            </w:r>
          </w:p>
          <w:p w14:paraId="5614BC42" w14:textId="0B3C99A4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(5</w:t>
            </w:r>
            <w:r w:rsidR="00D86D99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weeks old)</w:t>
            </w: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4871161" w14:textId="694A81AF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CB2BB88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FD15600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CDD391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DE4AB6E" w14:textId="54E78CF2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ll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8918702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27B02C4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60E1E43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6ABCCE0" w14:textId="3363A715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7DF93BA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733250E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02165C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C4B298A" w14:textId="560DD792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3A855239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52E73C89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CA0466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BBA0C14" w14:textId="53463B4B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B6E1E40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A8B65EC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30D2056C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426CF4A" w14:textId="4FCA4CDE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FEAEF32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023A637D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0C0A38C7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7F30D812" w14:textId="6EA48559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FDE2A12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900AE02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A2068C8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18608345" w14:textId="07741D04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998B3E6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62A4B498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507593A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5F6BCFE" w14:textId="26FB3F46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5BD5295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B16170F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97FA13F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059BF09" w14:textId="206D8B4A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1E028B3F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53376F6A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3B11AB6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C5A9CC0" w14:textId="1C479FDB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B3C230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D19977E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9D59A95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22982FDB" w14:textId="064D953C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370A359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2D2964BB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10BA066F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B958A65" w14:textId="5C21211D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2EB15C4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4FAEC835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F438872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5CD66C88" w14:textId="0EF5DB6F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290E85A2" w14:textId="241E488C" w:rsidR="003A4DAB" w:rsidRPr="00F370AB" w:rsidRDefault="00C63CCF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</w:tr>
      <w:tr w:rsidR="003A4DAB" w14:paraId="4BCA51B7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80A1B59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6C7EEC3" w14:textId="6E158817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F1F88FA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7D6CC5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666AFB0D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312E17D0" w14:textId="75B66351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054443A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36673C4A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2BADC1D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3F2C95F" w14:textId="581D47ED" w:rsidR="003A4DAB" w:rsidRPr="00F370AB" w:rsidRDefault="00A64223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424210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914938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56CE83A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6E15E3C4" w14:textId="1AA75392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58CFC938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13EC67CA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3180BFA5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344F1D6" w14:textId="728A67BB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</w:t>
            </w:r>
            <w:r w:rsidR="00A6422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6FE70DC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1A3CAB20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247DA033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02779980" w14:textId="7E1E284A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4148763A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6B45EC54" w14:textId="77777777" w:rsidTr="009F7022">
        <w:trPr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6F567D42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41034C0" w14:textId="049628D9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</w:t>
            </w:r>
            <w:r w:rsidR="00A6422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5CC4999E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7D462381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bottom w:val="dotted" w:sz="4" w:space="0" w:color="auto"/>
            </w:tcBorders>
          </w:tcPr>
          <w:p w14:paraId="06CCF54B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008" w:type="dxa"/>
            <w:tcBorders>
              <w:top w:val="dotted" w:sz="4" w:space="0" w:color="auto"/>
              <w:bottom w:val="dotted" w:sz="4" w:space="0" w:color="auto"/>
            </w:tcBorders>
          </w:tcPr>
          <w:p w14:paraId="7FEAE13C" w14:textId="283357F2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  <w:bottom w:val="dotted" w:sz="4" w:space="0" w:color="auto"/>
            </w:tcBorders>
          </w:tcPr>
          <w:p w14:paraId="70CFB454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  <w:tr w:rsidR="003A4DAB" w14:paraId="2B6F08F2" w14:textId="77777777" w:rsidTr="009F7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39" w:type="dxa"/>
            <w:vMerge/>
            <w:tcBorders>
              <w:right w:val="single" w:sz="4" w:space="0" w:color="auto"/>
            </w:tcBorders>
          </w:tcPr>
          <w:p w14:paraId="74884F6B" w14:textId="77777777" w:rsidR="003A4DAB" w:rsidRDefault="003A4DAB" w:rsidP="00725D2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8" w:type="dxa"/>
            <w:tcBorders>
              <w:top w:val="dotted" w:sz="4" w:space="0" w:color="auto"/>
              <w:left w:val="single" w:sz="4" w:space="0" w:color="auto"/>
            </w:tcBorders>
          </w:tcPr>
          <w:p w14:paraId="2C5BB448" w14:textId="7C18A154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1</w:t>
            </w:r>
            <w:r w:rsidR="00A6422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55200419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484A1A09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</w:tcBorders>
          </w:tcPr>
          <w:p w14:paraId="5DD594C6" w14:textId="77777777" w:rsidR="003A4DAB" w:rsidRPr="00F370AB" w:rsidRDefault="003A4DAB" w:rsidP="00725D2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008" w:type="dxa"/>
            <w:tcBorders>
              <w:top w:val="dotted" w:sz="4" w:space="0" w:color="auto"/>
            </w:tcBorders>
          </w:tcPr>
          <w:p w14:paraId="65B95109" w14:textId="26133EB6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</w:t>
            </w:r>
            <w:r w:rsidRPr="00F370AB">
              <w:rPr>
                <w:rFonts w:ascii="Times New Roman" w:hAnsi="Times New Roman" w:cs="Times New Roman"/>
              </w:rPr>
              <w:t xml:space="preserve"> </w:t>
            </w:r>
            <w:r w:rsidR="00C63CCF" w:rsidRPr="00C63CCF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1584" w:type="dxa"/>
            <w:tcBorders>
              <w:top w:val="dotted" w:sz="4" w:space="0" w:color="auto"/>
            </w:tcBorders>
          </w:tcPr>
          <w:p w14:paraId="1166AFB2" w14:textId="77777777" w:rsidR="003A4DAB" w:rsidRPr="00F370AB" w:rsidRDefault="003A4DAB" w:rsidP="00725D29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D53BB4">
              <w:rPr>
                <w:rFonts w:ascii="Times New Roman" w:hAnsi="Times New Roman" w:cs="Times New Roman"/>
                <w:b/>
              </w:rPr>
              <w:t>a</w:t>
            </w:r>
          </w:p>
        </w:tc>
      </w:tr>
    </w:tbl>
    <w:p w14:paraId="5DB6F81D" w14:textId="12DBA8C1" w:rsidR="003A4DAB" w:rsidRDefault="0083670D" w:rsidP="003A4DAB">
      <w:p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83670D">
        <w:rPr>
          <w:rFonts w:ascii="Times New Roman" w:hAnsi="Times New Roman" w:cs="Times New Roman"/>
          <w:sz w:val="24"/>
        </w:rPr>
        <w:t>NA – Not Applicable</w:t>
      </w:r>
    </w:p>
    <w:p w14:paraId="4F596652" w14:textId="77777777" w:rsidR="003A4DAB" w:rsidRDefault="003A4DAB" w:rsidP="003A4DAB">
      <w:pPr>
        <w:spacing w:after="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7C3FDA40" w14:textId="320E2281" w:rsidR="00DB0EFE" w:rsidRDefault="00EB3291" w:rsidP="00DB0EFE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c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>. Genotype analysis of basidia-specific progeny from H99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DB0EFE" w:rsidRPr="00BF0CA5">
        <w:rPr>
          <w:rFonts w:ascii="Times New Roman" w:eastAsia="Times New Roman" w:hAnsi="Times New Roman" w:cs="Times New Roman"/>
          <w:b/>
          <w:i/>
          <w:sz w:val="24"/>
          <w:szCs w:val="24"/>
        </w:rPr>
        <w:t>dmc1</w:t>
      </w:r>
      <w:r w:rsidR="00DB0EFE" w:rsidRPr="003A5B87">
        <w:rPr>
          <w:rFonts w:ascii="Times New Roman" w:eastAsia="Times New Roman" w:hAnsi="Times New Roman" w:cs="Times New Roman"/>
          <w:b/>
          <w:sz w:val="24"/>
          <w:szCs w:val="24"/>
        </w:rPr>
        <w:t>Δ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x KN99a </w:t>
      </w:r>
      <w:r w:rsidR="00DB0EFE" w:rsidRPr="00BF0CA5">
        <w:rPr>
          <w:rFonts w:ascii="Times New Roman" w:eastAsia="Times New Roman" w:hAnsi="Times New Roman" w:cs="Times New Roman"/>
          <w:b/>
          <w:i/>
          <w:sz w:val="24"/>
          <w:szCs w:val="24"/>
        </w:rPr>
        <w:t>dmc1</w:t>
      </w:r>
      <w:r w:rsidR="00DB0EFE" w:rsidRPr="003A5B87">
        <w:rPr>
          <w:rFonts w:ascii="Times New Roman" w:eastAsia="Times New Roman" w:hAnsi="Times New Roman" w:cs="Times New Roman"/>
          <w:b/>
          <w:sz w:val="24"/>
          <w:szCs w:val="24"/>
        </w:rPr>
        <w:t>Δ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and VYD135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sym w:font="Symbol" w:char="F061"/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DB0EFE" w:rsidRPr="00BF0CA5">
        <w:rPr>
          <w:rFonts w:ascii="Times New Roman" w:eastAsia="Times New Roman" w:hAnsi="Times New Roman" w:cs="Times New Roman"/>
          <w:b/>
          <w:i/>
          <w:sz w:val="24"/>
          <w:szCs w:val="24"/>
        </w:rPr>
        <w:t>dmc1</w:t>
      </w:r>
      <w:r w:rsidR="00DB0EFE" w:rsidRPr="003A5B87">
        <w:rPr>
          <w:rFonts w:ascii="Times New Roman" w:eastAsia="Times New Roman" w:hAnsi="Times New Roman" w:cs="Times New Roman"/>
          <w:b/>
          <w:sz w:val="24"/>
          <w:szCs w:val="24"/>
        </w:rPr>
        <w:t>Δ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x KN99a </w:t>
      </w:r>
      <w:r w:rsidR="00DB0EFE" w:rsidRPr="00BF0CA5">
        <w:rPr>
          <w:rFonts w:ascii="Times New Roman" w:eastAsia="Times New Roman" w:hAnsi="Times New Roman" w:cs="Times New Roman"/>
          <w:b/>
          <w:i/>
          <w:sz w:val="24"/>
          <w:szCs w:val="24"/>
        </w:rPr>
        <w:t>dmc1</w:t>
      </w:r>
      <w:r w:rsidR="00DB0EFE" w:rsidRPr="003A5B87">
        <w:rPr>
          <w:rFonts w:ascii="Times New Roman" w:eastAsia="Times New Roman" w:hAnsi="Times New Roman" w:cs="Times New Roman"/>
          <w:b/>
          <w:sz w:val="24"/>
          <w:szCs w:val="24"/>
        </w:rPr>
        <w:t>Δ</w:t>
      </w:r>
      <w:r w:rsidR="00DB0EFE">
        <w:rPr>
          <w:rFonts w:ascii="Times New Roman" w:eastAsia="Times New Roman" w:hAnsi="Times New Roman" w:cs="Times New Roman"/>
          <w:b/>
          <w:sz w:val="24"/>
          <w:szCs w:val="24"/>
        </w:rPr>
        <w:t xml:space="preserve"> crosses.</w:t>
      </w:r>
    </w:p>
    <w:tbl>
      <w:tblPr>
        <w:tblStyle w:val="PlainTable2"/>
        <w:tblW w:w="10224" w:type="dxa"/>
        <w:tblLayout w:type="fixed"/>
        <w:tblLook w:val="0400" w:firstRow="0" w:lastRow="0" w:firstColumn="0" w:lastColumn="0" w:noHBand="0" w:noVBand="1"/>
      </w:tblPr>
      <w:tblGrid>
        <w:gridCol w:w="1008"/>
        <w:gridCol w:w="1440"/>
        <w:gridCol w:w="1296"/>
        <w:gridCol w:w="1152"/>
        <w:gridCol w:w="720"/>
        <w:gridCol w:w="1440"/>
        <w:gridCol w:w="1296"/>
        <w:gridCol w:w="1152"/>
        <w:gridCol w:w="720"/>
      </w:tblGrid>
      <w:tr w:rsidR="00DB0EFE" w14:paraId="337CC994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vMerge w:val="restart"/>
            <w:tcBorders>
              <w:right w:val="single" w:sz="4" w:space="0" w:color="auto"/>
            </w:tcBorders>
          </w:tcPr>
          <w:p w14:paraId="38A4C794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b/>
                <w:color w:val="000000"/>
              </w:rPr>
              <w:t>Basidia #</w:t>
            </w:r>
          </w:p>
        </w:tc>
        <w:tc>
          <w:tcPr>
            <w:tcW w:w="4608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24895C33" w14:textId="77777777" w:rsidR="00DB0EFE" w:rsidRPr="00A16D68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16D68">
              <w:rPr>
                <w:rFonts w:ascii="Times New Roman" w:eastAsia="Times New Roman" w:hAnsi="Times New Roman" w:cs="Times New Roman"/>
                <w:color w:val="000000"/>
              </w:rPr>
              <w:t>H99</w:t>
            </w:r>
            <w:r w:rsidRPr="00C47A7C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2A041B">
              <w:rPr>
                <w:rFonts w:ascii="Times New Roman" w:eastAsia="Times New Roman" w:hAnsi="Times New Roman" w:cs="Times New Roman"/>
                <w:i/>
                <w:color w:val="000000"/>
              </w:rPr>
              <w:t>dmc1</w:t>
            </w:r>
            <w:r w:rsidRPr="00675C3D">
              <w:rPr>
                <w:rFonts w:ascii="Times New Roman" w:eastAsia="Times New Roman" w:hAnsi="Times New Roman" w:cs="Times New Roman"/>
                <w:color w:val="000000"/>
              </w:rPr>
              <w:t>Δ</w:t>
            </w:r>
            <w:r w:rsidRPr="00A16D68">
              <w:rPr>
                <w:rFonts w:ascii="Times New Roman" w:eastAsia="Times New Roman" w:hAnsi="Times New Roman" w:cs="Times New Roman"/>
                <w:color w:val="000000"/>
              </w:rPr>
              <w:t xml:space="preserve"> x KN99</w:t>
            </w:r>
            <w:r w:rsidRPr="00A16D68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r w:rsidRPr="002A041B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2A041B">
              <w:rPr>
                <w:rFonts w:ascii="Times New Roman" w:eastAsia="Times New Roman" w:hAnsi="Times New Roman" w:cs="Times New Roman"/>
                <w:i/>
                <w:color w:val="000000"/>
              </w:rPr>
              <w:t>dmc1</w:t>
            </w:r>
            <w:r w:rsidRPr="00675C3D">
              <w:rPr>
                <w:rFonts w:ascii="Times New Roman" w:eastAsia="Times New Roman" w:hAnsi="Times New Roman" w:cs="Times New Roman"/>
                <w:color w:val="000000"/>
              </w:rPr>
              <w:t>Δ</w:t>
            </w:r>
            <w:r w:rsidRPr="00A16D68">
              <w:rPr>
                <w:rFonts w:ascii="Times New Roman" w:eastAsia="Times New Roman" w:hAnsi="Times New Roman" w:cs="Times New Roman"/>
                <w:color w:val="000000"/>
              </w:rPr>
              <w:t xml:space="preserve"> cross</w:t>
            </w:r>
          </w:p>
        </w:tc>
        <w:tc>
          <w:tcPr>
            <w:tcW w:w="4608" w:type="dxa"/>
            <w:gridSpan w:val="4"/>
            <w:tcBorders>
              <w:left w:val="single" w:sz="4" w:space="0" w:color="auto"/>
            </w:tcBorders>
          </w:tcPr>
          <w:p w14:paraId="44A2C56D" w14:textId="77777777" w:rsidR="00DB0EFE" w:rsidRPr="00A16D68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16D68">
              <w:rPr>
                <w:rFonts w:ascii="Times New Roman" w:eastAsia="Times New Roman" w:hAnsi="Times New Roman" w:cs="Times New Roman"/>
                <w:color w:val="000000"/>
              </w:rPr>
              <w:t>VYD135</w:t>
            </w:r>
            <w:r w:rsidRPr="00C47A7C">
              <w:rPr>
                <w:rFonts w:ascii="Symbol" w:eastAsia="Times New Roman" w:hAnsi="Symbol" w:cs="Times New Roman"/>
                <w:szCs w:val="24"/>
              </w:rPr>
              <w:t>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2A041B">
              <w:rPr>
                <w:rFonts w:ascii="Times New Roman" w:eastAsia="Times New Roman" w:hAnsi="Times New Roman" w:cs="Times New Roman"/>
                <w:i/>
                <w:color w:val="000000"/>
              </w:rPr>
              <w:t>dmc1</w:t>
            </w:r>
            <w:r w:rsidRPr="00675C3D">
              <w:rPr>
                <w:rFonts w:ascii="Times New Roman" w:eastAsia="Times New Roman" w:hAnsi="Times New Roman" w:cs="Times New Roman"/>
                <w:color w:val="000000"/>
              </w:rPr>
              <w:t>Δ</w:t>
            </w:r>
            <w:r w:rsidRPr="00A16D68">
              <w:rPr>
                <w:rFonts w:ascii="Times New Roman" w:eastAsia="Times New Roman" w:hAnsi="Times New Roman" w:cs="Times New Roman"/>
                <w:color w:val="000000"/>
              </w:rPr>
              <w:t xml:space="preserve"> x KN99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2A041B">
              <w:rPr>
                <w:rFonts w:ascii="Times New Roman" w:eastAsia="Times New Roman" w:hAnsi="Times New Roman" w:cs="Times New Roman"/>
                <w:i/>
                <w:color w:val="000000"/>
              </w:rPr>
              <w:t>dmc1</w:t>
            </w:r>
            <w:r w:rsidRPr="00675C3D">
              <w:rPr>
                <w:rFonts w:ascii="Times New Roman" w:eastAsia="Times New Roman" w:hAnsi="Times New Roman" w:cs="Times New Roman"/>
                <w:color w:val="000000"/>
              </w:rPr>
              <w:t>Δ</w:t>
            </w:r>
            <w:r w:rsidRPr="00A16D68">
              <w:rPr>
                <w:rFonts w:ascii="Times New Roman" w:eastAsia="Times New Roman" w:hAnsi="Times New Roman" w:cs="Times New Roman"/>
                <w:color w:val="000000"/>
              </w:rPr>
              <w:t xml:space="preserve"> cross</w:t>
            </w:r>
          </w:p>
        </w:tc>
      </w:tr>
      <w:tr w:rsidR="00DB0EFE" w14:paraId="42FDD4F1" w14:textId="77777777" w:rsidTr="00EB3291">
        <w:trPr>
          <w:trHeight w:val="288"/>
        </w:trPr>
        <w:tc>
          <w:tcPr>
            <w:tcW w:w="1008" w:type="dxa"/>
            <w:vMerge/>
            <w:tcBorders>
              <w:bottom w:val="single" w:sz="4" w:space="0" w:color="7F7F7F" w:themeColor="text1" w:themeTint="80"/>
              <w:right w:val="single" w:sz="4" w:space="0" w:color="auto"/>
            </w:tcBorders>
          </w:tcPr>
          <w:p w14:paraId="554E0A9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440" w:type="dxa"/>
            <w:tcBorders>
              <w:left w:val="single" w:sz="4" w:space="0" w:color="auto"/>
              <w:bottom w:val="single" w:sz="4" w:space="0" w:color="7F7F7F" w:themeColor="text1" w:themeTint="80"/>
            </w:tcBorders>
          </w:tcPr>
          <w:p w14:paraId="2DF8CB79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germinated/ dissected</w:t>
            </w:r>
          </w:p>
        </w:tc>
        <w:tc>
          <w:tcPr>
            <w:tcW w:w="1296" w:type="dxa"/>
            <w:tcBorders>
              <w:bottom w:val="single" w:sz="4" w:space="0" w:color="7F7F7F" w:themeColor="text1" w:themeTint="80"/>
            </w:tcBorders>
          </w:tcPr>
          <w:p w14:paraId="3CA2B68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eastAsia="Times New Roman" w:hAnsi="Times New Roman" w:cs="Times New Roman"/>
                <w:b/>
                <w:color w:val="000000"/>
              </w:rPr>
              <w:t>% germinated</w:t>
            </w:r>
          </w:p>
        </w:tc>
        <w:tc>
          <w:tcPr>
            <w:tcW w:w="1152" w:type="dxa"/>
            <w:tcBorders>
              <w:bottom w:val="single" w:sz="4" w:space="0" w:color="7F7F7F" w:themeColor="text1" w:themeTint="80"/>
            </w:tcBorders>
          </w:tcPr>
          <w:p w14:paraId="49411D2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MAT</w:t>
            </w:r>
          </w:p>
        </w:tc>
        <w:tc>
          <w:tcPr>
            <w:tcW w:w="720" w:type="dxa"/>
            <w:tcBorders>
              <w:bottom w:val="single" w:sz="4" w:space="0" w:color="7F7F7F" w:themeColor="text1" w:themeTint="80"/>
              <w:right w:val="single" w:sz="4" w:space="0" w:color="auto"/>
            </w:tcBorders>
          </w:tcPr>
          <w:p w14:paraId="62083F47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Mito</w:t>
            </w:r>
          </w:p>
        </w:tc>
        <w:tc>
          <w:tcPr>
            <w:tcW w:w="1440" w:type="dxa"/>
            <w:tcBorders>
              <w:left w:val="single" w:sz="4" w:space="0" w:color="auto"/>
              <w:bottom w:val="single" w:sz="4" w:space="0" w:color="7F7F7F" w:themeColor="text1" w:themeTint="80"/>
            </w:tcBorders>
          </w:tcPr>
          <w:p w14:paraId="71706606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Spores germinated/ dissected</w:t>
            </w:r>
          </w:p>
        </w:tc>
        <w:tc>
          <w:tcPr>
            <w:tcW w:w="1296" w:type="dxa"/>
            <w:tcBorders>
              <w:bottom w:val="single" w:sz="4" w:space="0" w:color="7F7F7F" w:themeColor="text1" w:themeTint="80"/>
            </w:tcBorders>
          </w:tcPr>
          <w:p w14:paraId="0006EF37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% germinated</w:t>
            </w:r>
          </w:p>
        </w:tc>
        <w:tc>
          <w:tcPr>
            <w:tcW w:w="1152" w:type="dxa"/>
            <w:tcBorders>
              <w:bottom w:val="single" w:sz="4" w:space="0" w:color="7F7F7F" w:themeColor="text1" w:themeTint="80"/>
            </w:tcBorders>
          </w:tcPr>
          <w:p w14:paraId="2513CE59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MAT</w:t>
            </w:r>
          </w:p>
        </w:tc>
        <w:tc>
          <w:tcPr>
            <w:tcW w:w="720" w:type="dxa"/>
            <w:tcBorders>
              <w:bottom w:val="single" w:sz="4" w:space="0" w:color="7F7F7F" w:themeColor="text1" w:themeTint="80"/>
            </w:tcBorders>
          </w:tcPr>
          <w:p w14:paraId="03DFFD1C" w14:textId="77777777" w:rsidR="00DB0EFE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Mito</w:t>
            </w:r>
          </w:p>
        </w:tc>
      </w:tr>
      <w:tr w:rsidR="00DB0EFE" w14:paraId="7B4DD36F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bottom w:val="dotted" w:sz="4" w:space="0" w:color="auto"/>
              <w:right w:val="single" w:sz="4" w:space="0" w:color="auto"/>
            </w:tcBorders>
          </w:tcPr>
          <w:p w14:paraId="1EDEFD1E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440" w:type="dxa"/>
            <w:tcBorders>
              <w:left w:val="single" w:sz="4" w:space="0" w:color="auto"/>
              <w:bottom w:val="dotted" w:sz="4" w:space="0" w:color="auto"/>
            </w:tcBorders>
          </w:tcPr>
          <w:p w14:paraId="6BA11A06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/24</w:t>
            </w:r>
          </w:p>
        </w:tc>
        <w:tc>
          <w:tcPr>
            <w:tcW w:w="1296" w:type="dxa"/>
            <w:tcBorders>
              <w:bottom w:val="dotted" w:sz="4" w:space="0" w:color="auto"/>
            </w:tcBorders>
          </w:tcPr>
          <w:p w14:paraId="1E7045E1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152" w:type="dxa"/>
            <w:tcBorders>
              <w:bottom w:val="dotted" w:sz="4" w:space="0" w:color="auto"/>
            </w:tcBorders>
          </w:tcPr>
          <w:p w14:paraId="5435793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2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  <w:r w:rsidRPr="003B6CAA">
              <w:rPr>
                <w:rFonts w:ascii="Times New Roman" w:hAnsi="Times New Roman" w:cs="Times New Roman"/>
              </w:rPr>
              <w:t xml:space="preserve"> + 5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  <w:r w:rsidRPr="003B6CAA">
              <w:rPr>
                <w:rFonts w:ascii="Times New Roman" w:hAnsi="Times New Roman" w:cs="Times New Roman"/>
              </w:rPr>
              <w:t>/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bottom w:val="dotted" w:sz="4" w:space="0" w:color="auto"/>
              <w:right w:val="single" w:sz="4" w:space="0" w:color="auto"/>
            </w:tcBorders>
          </w:tcPr>
          <w:p w14:paraId="227820D4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left w:val="single" w:sz="4" w:space="0" w:color="auto"/>
              <w:bottom w:val="dotted" w:sz="4" w:space="0" w:color="auto"/>
            </w:tcBorders>
          </w:tcPr>
          <w:p w14:paraId="7590236E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0/26</w:t>
            </w:r>
          </w:p>
        </w:tc>
        <w:tc>
          <w:tcPr>
            <w:tcW w:w="1296" w:type="dxa"/>
            <w:tcBorders>
              <w:bottom w:val="dotted" w:sz="4" w:space="0" w:color="auto"/>
            </w:tcBorders>
          </w:tcPr>
          <w:p w14:paraId="35AC1891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bottom w:val="dotted" w:sz="4" w:space="0" w:color="auto"/>
            </w:tcBorders>
          </w:tcPr>
          <w:p w14:paraId="263731D8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bottom w:val="dotted" w:sz="4" w:space="0" w:color="auto"/>
            </w:tcBorders>
          </w:tcPr>
          <w:p w14:paraId="2E7FE3A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  <w:tr w:rsidR="00DB0EFE" w14:paraId="4D6D523D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73B551FE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E17631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/20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3241B09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1D206A06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 xml:space="preserve">All 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7F90217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762039D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7/14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66318F40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165175B3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4E1D19A3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1E08249F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75F8C7B2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411FA30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/20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0B7ED7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4B1DA288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 xml:space="preserve">All 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4AF10D01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C8CB1C9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0/10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5C8D3E5D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319E6787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24F6758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  <w:tr w:rsidR="00DB0EFE" w14:paraId="224E9F4F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3971BA69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B090F08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/14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05928B4A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61F64024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 xml:space="preserve">All 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  <w:r w:rsidRPr="003B6CAA">
              <w:rPr>
                <w:rFonts w:ascii="Times New Roman" w:hAnsi="Times New Roman" w:cs="Times New Roman"/>
              </w:rPr>
              <w:t>/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3F079000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02C318F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8/18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5A760175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7C22BC6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5BA349A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64F068E0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3D426048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674880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/11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F93D854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55DEC92F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 xml:space="preserve">All 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5ED8F287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3DD18CF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2/12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140D8908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664EA47D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72092C2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1853A119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75F451E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8F821A1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/12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22EF53B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7E82A6CE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75462CE3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2034EAA4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7/8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91A57E4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88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72AA9626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154F2538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197264F6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5B58080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B3A085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/26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5C5E7966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2F6413B3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 xml:space="preserve">All 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2D54851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E8336CD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4/14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ADA0FB8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0A99D6F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4AD99D3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3693278A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5497FA7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6571BEC3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/9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57B03CDE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1F1BFE6C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0FFC2CA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584AF8EF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0/8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4F3CCDFA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6AB6D1E6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029F5BD8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  <w:tr w:rsidR="00DB0EFE" w14:paraId="36CC3662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4660AA3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56E9244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/19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7DEDFA77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2DAE972D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1DEA5B36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42B9F37E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0/14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72BF108C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26EABAA7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160772CF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  <w:tr w:rsidR="00DB0EFE" w14:paraId="338CB139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534F1682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1C1F48F4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/11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773E764E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324D7AFC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6173D7B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4272381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9/19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5C89E327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30DC4076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a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0CA1BAEC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</w:p>
        </w:tc>
      </w:tr>
      <w:tr w:rsidR="00DB0EFE" w14:paraId="24D08223" w14:textId="77777777" w:rsidTr="00EB32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008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3777A81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0478E9D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4/27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2DAF3193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350D99C9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12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  <w:r w:rsidRPr="003B6CAA">
              <w:rPr>
                <w:rFonts w:ascii="Times New Roman" w:hAnsi="Times New Roman" w:cs="Times New Roman"/>
              </w:rPr>
              <w:t xml:space="preserve"> + 6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  <w:r w:rsidRPr="003B6CAA">
              <w:rPr>
                <w:rFonts w:ascii="Times New Roman" w:hAnsi="Times New Roman" w:cs="Times New Roman"/>
              </w:rPr>
              <w:t xml:space="preserve"> + 6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  <w:r w:rsidRPr="003B6CAA">
              <w:rPr>
                <w:rFonts w:ascii="Times New Roman" w:hAnsi="Times New Roman" w:cs="Times New Roman"/>
              </w:rPr>
              <w:t>/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  <w:right w:val="single" w:sz="4" w:space="0" w:color="auto"/>
            </w:tcBorders>
          </w:tcPr>
          <w:p w14:paraId="65D19580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14:paraId="34613567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 w:rsidRPr="007637AD">
              <w:rPr>
                <w:rFonts w:ascii="Times New Roman" w:hAnsi="Times New Roman" w:cs="Times New Roman"/>
              </w:rPr>
              <w:t>0/5</w:t>
            </w:r>
          </w:p>
        </w:tc>
        <w:tc>
          <w:tcPr>
            <w:tcW w:w="1296" w:type="dxa"/>
            <w:tcBorders>
              <w:top w:val="dotted" w:sz="4" w:space="0" w:color="auto"/>
              <w:bottom w:val="dotted" w:sz="4" w:space="0" w:color="auto"/>
            </w:tcBorders>
          </w:tcPr>
          <w:p w14:paraId="104A8B76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dotted" w:sz="4" w:space="0" w:color="auto"/>
              <w:bottom w:val="dotted" w:sz="4" w:space="0" w:color="auto"/>
            </w:tcBorders>
          </w:tcPr>
          <w:p w14:paraId="16D4D595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dotted" w:sz="4" w:space="0" w:color="auto"/>
            </w:tcBorders>
          </w:tcPr>
          <w:p w14:paraId="7E1272F1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  <w:tr w:rsidR="00DB0EFE" w14:paraId="149F71E1" w14:textId="77777777" w:rsidTr="00EB3291">
        <w:trPr>
          <w:trHeight w:val="288"/>
        </w:trPr>
        <w:tc>
          <w:tcPr>
            <w:tcW w:w="1008" w:type="dxa"/>
            <w:tcBorders>
              <w:top w:val="dotted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6E1D327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70AB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single" w:sz="4" w:space="0" w:color="7F7F7F" w:themeColor="text1" w:themeTint="80"/>
            </w:tcBorders>
          </w:tcPr>
          <w:p w14:paraId="71269A9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/22</w:t>
            </w:r>
          </w:p>
        </w:tc>
        <w:tc>
          <w:tcPr>
            <w:tcW w:w="1296" w:type="dxa"/>
            <w:tcBorders>
              <w:top w:val="dotted" w:sz="4" w:space="0" w:color="auto"/>
              <w:bottom w:val="single" w:sz="4" w:space="0" w:color="7F7F7F" w:themeColor="text1" w:themeTint="80"/>
            </w:tcBorders>
          </w:tcPr>
          <w:p w14:paraId="71062B4F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152" w:type="dxa"/>
            <w:tcBorders>
              <w:top w:val="dotted" w:sz="4" w:space="0" w:color="auto"/>
              <w:bottom w:val="single" w:sz="4" w:space="0" w:color="7F7F7F" w:themeColor="text1" w:themeTint="80"/>
            </w:tcBorders>
          </w:tcPr>
          <w:p w14:paraId="14B87169" w14:textId="77777777" w:rsidR="00DB0EFE" w:rsidRPr="003B6CAA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CAA">
              <w:rPr>
                <w:rFonts w:ascii="Times New Roman" w:hAnsi="Times New Roman" w:cs="Times New Roman"/>
              </w:rPr>
              <w:t>1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  <w:r w:rsidRPr="003B6CAA">
              <w:rPr>
                <w:rFonts w:ascii="Times New Roman" w:hAnsi="Times New Roman" w:cs="Times New Roman"/>
              </w:rPr>
              <w:t xml:space="preserve"> + 4</w:t>
            </w:r>
            <w:r w:rsidRPr="003B6CAA">
              <w:rPr>
                <w:rFonts w:ascii="Times New Roman" w:hAnsi="Times New Roman" w:cs="Times New Roman"/>
                <w:b/>
              </w:rPr>
              <w:t>a</w:t>
            </w:r>
            <w:r w:rsidRPr="003B6CAA">
              <w:rPr>
                <w:rFonts w:ascii="Times New Roman" w:hAnsi="Times New Roman" w:cs="Times New Roman"/>
              </w:rPr>
              <w:t>/</w:t>
            </w:r>
            <w:r w:rsidRPr="00531B94">
              <w:rPr>
                <w:rFonts w:ascii="Symbol" w:eastAsia="Times New Roman" w:hAnsi="Symbol" w:cs="Times New Roman"/>
                <w:szCs w:val="24"/>
              </w:rPr>
              <w:t></w:t>
            </w:r>
          </w:p>
        </w:tc>
        <w:tc>
          <w:tcPr>
            <w:tcW w:w="720" w:type="dxa"/>
            <w:tcBorders>
              <w:top w:val="dotted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02E3786E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370A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440" w:type="dxa"/>
            <w:tcBorders>
              <w:top w:val="dotted" w:sz="4" w:space="0" w:color="auto"/>
              <w:left w:val="single" w:sz="4" w:space="0" w:color="auto"/>
              <w:bottom w:val="single" w:sz="4" w:space="0" w:color="7F7F7F" w:themeColor="text1" w:themeTint="80"/>
            </w:tcBorders>
          </w:tcPr>
          <w:p w14:paraId="6B8FB8AC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96" w:type="dxa"/>
            <w:tcBorders>
              <w:top w:val="dotted" w:sz="4" w:space="0" w:color="auto"/>
              <w:bottom w:val="single" w:sz="4" w:space="0" w:color="7F7F7F" w:themeColor="text1" w:themeTint="80"/>
            </w:tcBorders>
          </w:tcPr>
          <w:p w14:paraId="03AC9ED8" w14:textId="77777777" w:rsidR="00DB0EFE" w:rsidRPr="007637AD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2" w:type="dxa"/>
            <w:tcBorders>
              <w:top w:val="dotted" w:sz="4" w:space="0" w:color="auto"/>
              <w:bottom w:val="single" w:sz="4" w:space="0" w:color="7F7F7F" w:themeColor="text1" w:themeTint="80"/>
            </w:tcBorders>
          </w:tcPr>
          <w:p w14:paraId="10566E5B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  <w:tc>
          <w:tcPr>
            <w:tcW w:w="720" w:type="dxa"/>
            <w:tcBorders>
              <w:top w:val="dotted" w:sz="4" w:space="0" w:color="auto"/>
              <w:bottom w:val="single" w:sz="4" w:space="0" w:color="7F7F7F" w:themeColor="text1" w:themeTint="80"/>
            </w:tcBorders>
          </w:tcPr>
          <w:p w14:paraId="5ED46123" w14:textId="77777777" w:rsidR="00DB0EFE" w:rsidRPr="00F370AB" w:rsidRDefault="00DB0EFE" w:rsidP="00EB3291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-</w:t>
            </w:r>
          </w:p>
        </w:tc>
      </w:tr>
    </w:tbl>
    <w:p w14:paraId="43E0895F" w14:textId="15DA6BCF" w:rsidR="00DB0EFE" w:rsidRDefault="00DB0EFE" w:rsidP="00DB0EFE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B3F25">
        <w:rPr>
          <w:rFonts w:ascii="Times New Roman" w:eastAsia="Times New Roman" w:hAnsi="Times New Roman" w:cs="Times New Roman"/>
          <w:sz w:val="24"/>
          <w:szCs w:val="24"/>
        </w:rPr>
        <w:t>Mito refers to Mitochondria.</w:t>
      </w:r>
    </w:p>
    <w:p w14:paraId="7829BD13" w14:textId="77777777" w:rsidR="004060AD" w:rsidRDefault="004060AD">
      <w:pPr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br w:type="page"/>
      </w:r>
    </w:p>
    <w:p w14:paraId="408964DA" w14:textId="041CA31F" w:rsidR="003F2363" w:rsidRDefault="00EB3291">
      <w:pPr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d</w:t>
      </w:r>
      <w:r w:rsidR="003F2363" w:rsidRPr="002E3F97">
        <w:rPr>
          <w:rFonts w:ascii="Times New Roman" w:hAnsi="Times New Roman" w:cs="Times New Roman"/>
          <w:b/>
          <w:sz w:val="24"/>
          <w:szCs w:val="20"/>
        </w:rPr>
        <w:t>. Strains used in this study.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3080"/>
        <w:gridCol w:w="3081"/>
        <w:gridCol w:w="3081"/>
      </w:tblGrid>
      <w:tr w:rsidR="00B80CA2" w:rsidRPr="004C027F" w14:paraId="17951DD6" w14:textId="77777777" w:rsidTr="00EB3291">
        <w:trPr>
          <w:trHeight w:val="432"/>
        </w:trPr>
        <w:tc>
          <w:tcPr>
            <w:tcW w:w="3080" w:type="dxa"/>
          </w:tcPr>
          <w:p w14:paraId="520605B9" w14:textId="77777777" w:rsidR="004C027F" w:rsidRPr="004C027F" w:rsidRDefault="004C027F" w:rsidP="004C027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Strain name</w:t>
            </w:r>
          </w:p>
        </w:tc>
        <w:tc>
          <w:tcPr>
            <w:tcW w:w="3081" w:type="dxa"/>
          </w:tcPr>
          <w:p w14:paraId="4C166C96" w14:textId="77777777" w:rsidR="004C027F" w:rsidRPr="004C027F" w:rsidRDefault="004C027F" w:rsidP="004C027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3081" w:type="dxa"/>
          </w:tcPr>
          <w:p w14:paraId="1350A34B" w14:textId="77777777" w:rsidR="004C027F" w:rsidRPr="004C027F" w:rsidRDefault="004C027F" w:rsidP="004C027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EB3291" w:rsidRPr="004C027F" w14:paraId="24C61F07" w14:textId="77777777" w:rsidTr="00EB3291">
        <w:trPr>
          <w:trHeight w:val="432"/>
        </w:trPr>
        <w:tc>
          <w:tcPr>
            <w:tcW w:w="3080" w:type="dxa"/>
          </w:tcPr>
          <w:p w14:paraId="4EA646F3" w14:textId="7777777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H99</w:t>
            </w:r>
          </w:p>
        </w:tc>
        <w:tc>
          <w:tcPr>
            <w:tcW w:w="3081" w:type="dxa"/>
          </w:tcPr>
          <w:p w14:paraId="5BFCB88F" w14:textId="0959D1E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r w:rsidRPr="00816620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α</w:t>
            </w:r>
          </w:p>
        </w:tc>
        <w:tc>
          <w:tcPr>
            <w:tcW w:w="3081" w:type="dxa"/>
          </w:tcPr>
          <w:p w14:paraId="09412F74" w14:textId="02AA901E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ZXJmZWN0PC9BdXRob3I+PFllYXI+MTk5MzwvWWVhcj48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ZXJmZWN0PC9BdXRob3I+PFllYXI+MTk5MzwvWWVhcj48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Perfect, Ketabchi, Cox, Ingram, &amp; Beiser, 1993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B3291" w:rsidRPr="004C027F" w14:paraId="42C75A75" w14:textId="77777777" w:rsidTr="00EB3291">
        <w:trPr>
          <w:trHeight w:val="432"/>
        </w:trPr>
        <w:tc>
          <w:tcPr>
            <w:tcW w:w="3080" w:type="dxa"/>
          </w:tcPr>
          <w:p w14:paraId="5FA1179F" w14:textId="7777777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KN99</w:t>
            </w:r>
            <w:r w:rsidRPr="004C027F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</w:p>
        </w:tc>
        <w:tc>
          <w:tcPr>
            <w:tcW w:w="3081" w:type="dxa"/>
          </w:tcPr>
          <w:p w14:paraId="421424ED" w14:textId="486B6C7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proofErr w:type="spellStart"/>
            <w:r w:rsidRPr="00816620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4C027F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3081" w:type="dxa"/>
          </w:tcPr>
          <w:p w14:paraId="19D95CBC" w14:textId="646770FD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WVsc2VuPC9BdXRob3I+PFllYXI+MjAwMzwvWWVhcj48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WVsc2VuPC9BdXRob3I+PFllYXI+MjAwMzwvWWVhcj48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Nielsen et al., 2003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B3291" w:rsidRPr="004C027F" w14:paraId="536D998A" w14:textId="77777777" w:rsidTr="00EB3291">
        <w:trPr>
          <w:trHeight w:val="432"/>
        </w:trPr>
        <w:tc>
          <w:tcPr>
            <w:tcW w:w="3080" w:type="dxa"/>
          </w:tcPr>
          <w:p w14:paraId="74E62340" w14:textId="7777777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VYD135</w:t>
            </w:r>
          </w:p>
        </w:tc>
        <w:tc>
          <w:tcPr>
            <w:tcW w:w="3081" w:type="dxa"/>
          </w:tcPr>
          <w:p w14:paraId="3BE34BE8" w14:textId="77777777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027F">
              <w:rPr>
                <w:rFonts w:ascii="Times New Roman" w:hAnsi="Times New Roman" w:cs="Times New Roman"/>
                <w:sz w:val="24"/>
                <w:szCs w:val="24"/>
              </w:rPr>
              <w:t>H99 derivative with shuffled chromosomes</w:t>
            </w:r>
          </w:p>
        </w:tc>
        <w:tc>
          <w:tcPr>
            <w:tcW w:w="3081" w:type="dxa"/>
          </w:tcPr>
          <w:p w14:paraId="19E3CE4A" w14:textId="6F668C8D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dav&lt;/Author&gt;&lt;Year&gt;2020&lt;/Year&gt;&lt;RecNum&gt;67&lt;/RecNum&gt;&lt;DisplayText&gt;(Yadav, Sun, Coelho, &amp;amp; Heitman, 2020)&lt;/DisplayText&gt;&lt;record&gt;&lt;rec-number&gt;67&lt;/rec-number&gt;&lt;foreign-keys&gt;&lt;key app="EN" db-id="fwrvtr257wrxvje5szdxarxl0sez5f20wra2" timestamp="1617804409"&gt;67&lt;/key&gt;&lt;/foreign-keys&gt;&lt;ref-type name="Journal Article"&gt;17&lt;/ref-type&gt;&lt;contributors&gt;&lt;authors&gt;&lt;author&gt;Yadav, V.&lt;/author&gt;&lt;author&gt;Sun, S.&lt;/author&gt;&lt;author&gt;Coelho, M. A.&lt;/author&gt;&lt;author&gt;Heitman, J.&lt;/author&gt;&lt;/authors&gt;&lt;/contributors&gt;&lt;auth-address&gt;Department of Molecular Genetics and Microbiology, Duke University Medical Center, Durham, NC 27710.&amp;#xD;Department of Molecular Genetics and Microbiology, Duke University Medical Center, Durham, NC 27710 heitm001@duke.edu.&lt;/auth-address&gt;&lt;titles&gt;&lt;title&gt;Centromere scission drives chromosome shuffling and reproductive isolation&lt;/title&gt;&lt;secondary-title&gt;Proc Natl Acad Sci U S A&lt;/secondary-title&gt;&lt;/titles&gt;&lt;periodical&gt;&lt;full-title&gt;Proc Natl Acad Sci U S A&lt;/full-title&gt;&lt;/periodical&gt;&lt;pages&gt;7917-7928&lt;/pages&gt;&lt;volume&gt;117&lt;/volume&gt;&lt;number&gt;14&lt;/number&gt;&lt;edition&gt;2020/03/21&lt;/edition&gt;&lt;keywords&gt;&lt;keyword&gt;Cryptococcus neoformans&lt;/keyword&gt;&lt;keyword&gt;DSB repair&lt;/keyword&gt;&lt;keyword&gt;chromosome translocation&lt;/keyword&gt;&lt;keyword&gt;karyotype evolution&lt;/keyword&gt;&lt;keyword&gt;retrotransposons&lt;/keyword&gt;&lt;/keywords&gt;&lt;dates&gt;&lt;year&gt;2020&lt;/year&gt;&lt;pub-dates&gt;&lt;date&gt;Apr 7&lt;/date&gt;&lt;/pub-dates&gt;&lt;/dates&gt;&lt;isbn&gt;1091-6490 (Electronic)&amp;#xD;0027-8424 (Linking)&lt;/isbn&gt;&lt;accession-num&gt;32193338&lt;/accession-num&gt;&lt;urls&gt;&lt;related-urls&gt;&lt;url&gt;https://www.ncbi.nlm.nih.gov/pubmed/32193338&lt;/url&gt;&lt;/related-urls&gt;&lt;/urls&gt;&lt;custom2&gt;PMC7149388&lt;/custom2&gt;&lt;electronic-resource-num&gt;10.1073/pnas.191865911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Yadav, Sun, Coelho, &amp; Heitman, 202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B3291" w:rsidRPr="004C027F" w14:paraId="56ACAF3A" w14:textId="77777777" w:rsidTr="00EB3291">
        <w:trPr>
          <w:trHeight w:val="432"/>
        </w:trPr>
        <w:tc>
          <w:tcPr>
            <w:tcW w:w="3080" w:type="dxa"/>
          </w:tcPr>
          <w:p w14:paraId="2EA826DD" w14:textId="1E3185BD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t63</w:t>
            </w:r>
          </w:p>
        </w:tc>
        <w:tc>
          <w:tcPr>
            <w:tcW w:w="3081" w:type="dxa"/>
          </w:tcPr>
          <w:p w14:paraId="03E7BD10" w14:textId="36131031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proofErr w:type="spellStart"/>
            <w:r w:rsidRPr="00816620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816620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3081" w:type="dxa"/>
          </w:tcPr>
          <w:p w14:paraId="6C4CBAF1" w14:textId="4C2AEA9E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R2aW50c2V2YTwvQXV0aG9yPjxZZWFyPjIwMDM8L1ll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R2aW50c2V2YTwvQXV0aG9yPjxZZWFyPjIwMDM8L1ll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Litvintseva et al., 2003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B3291" w:rsidRPr="004C027F" w14:paraId="20408EAF" w14:textId="77777777" w:rsidTr="00EB3291">
        <w:trPr>
          <w:trHeight w:val="432"/>
        </w:trPr>
        <w:tc>
          <w:tcPr>
            <w:tcW w:w="3080" w:type="dxa"/>
          </w:tcPr>
          <w:p w14:paraId="39CB31B1" w14:textId="6A449C83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UM96-2828</w:t>
            </w:r>
          </w:p>
        </w:tc>
        <w:tc>
          <w:tcPr>
            <w:tcW w:w="3081" w:type="dxa"/>
          </w:tcPr>
          <w:p w14:paraId="433E232D" w14:textId="15754DC4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proofErr w:type="spellStart"/>
            <w:r w:rsidRPr="00816620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816620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3081" w:type="dxa"/>
          </w:tcPr>
          <w:p w14:paraId="41D840F3" w14:textId="257790BB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WxsZXI8L0F1dGhvcj48WWVhcj4yMDAzPC9ZZWFyPjxS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WxsZXI8L0F1dGhvcj48WWVhcj4yMDAzPC9ZZWFyPjxS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Keller, Viviani, Esposto, Cogliati, &amp; Wickes, 2003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B3291" w:rsidRPr="004C027F" w14:paraId="737EDC37" w14:textId="77777777" w:rsidTr="00EB3291">
        <w:trPr>
          <w:trHeight w:val="432"/>
        </w:trPr>
        <w:tc>
          <w:tcPr>
            <w:tcW w:w="3080" w:type="dxa"/>
          </w:tcPr>
          <w:p w14:paraId="67AE9255" w14:textId="7F4B6A54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58</w:t>
            </w:r>
          </w:p>
        </w:tc>
        <w:tc>
          <w:tcPr>
            <w:tcW w:w="3081" w:type="dxa"/>
          </w:tcPr>
          <w:p w14:paraId="2F30C103" w14:textId="650A95FC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sym w:font="Symbol" w:char="F061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80CA2">
              <w:rPr>
                <w:rFonts w:ascii="Times New Roman" w:hAnsi="Times New Roman" w:cs="Times New Roman"/>
                <w:i/>
                <w:sz w:val="24"/>
                <w:szCs w:val="24"/>
              </w:rPr>
              <w:t>GFP-H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AT</w:t>
            </w:r>
          </w:p>
        </w:tc>
        <w:tc>
          <w:tcPr>
            <w:tcW w:w="3081" w:type="dxa"/>
          </w:tcPr>
          <w:p w14:paraId="7C696CC6" w14:textId="5766C401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0FF626AE" w14:textId="77777777" w:rsidTr="00EB3291">
        <w:trPr>
          <w:trHeight w:val="432"/>
        </w:trPr>
        <w:tc>
          <w:tcPr>
            <w:tcW w:w="3080" w:type="dxa"/>
          </w:tcPr>
          <w:p w14:paraId="64D32696" w14:textId="0B1553F2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59</w:t>
            </w:r>
          </w:p>
        </w:tc>
        <w:tc>
          <w:tcPr>
            <w:tcW w:w="3081" w:type="dxa"/>
          </w:tcPr>
          <w:p w14:paraId="137C2508" w14:textId="7D797BC1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sym w:font="Symbol" w:char="F061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GFP-H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AT</w:t>
            </w:r>
          </w:p>
        </w:tc>
        <w:tc>
          <w:tcPr>
            <w:tcW w:w="3081" w:type="dxa"/>
          </w:tcPr>
          <w:p w14:paraId="1CA563E6" w14:textId="17232136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4FEE57FA" w14:textId="77777777" w:rsidTr="00EB3291">
        <w:trPr>
          <w:trHeight w:val="432"/>
        </w:trPr>
        <w:tc>
          <w:tcPr>
            <w:tcW w:w="3080" w:type="dxa"/>
          </w:tcPr>
          <w:p w14:paraId="7136968F" w14:textId="20780AB3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60</w:t>
            </w:r>
          </w:p>
        </w:tc>
        <w:tc>
          <w:tcPr>
            <w:tcW w:w="3081" w:type="dxa"/>
          </w:tcPr>
          <w:p w14:paraId="563AD260" w14:textId="703AFFDF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N99</w:t>
            </w:r>
            <w:r w:rsidRPr="00B80CA2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mCherry-H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AT</w:t>
            </w:r>
          </w:p>
        </w:tc>
        <w:tc>
          <w:tcPr>
            <w:tcW w:w="3081" w:type="dxa"/>
          </w:tcPr>
          <w:p w14:paraId="29A59268" w14:textId="39BDDC40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30903616" w14:textId="77777777" w:rsidTr="00EB3291">
        <w:trPr>
          <w:trHeight w:val="432"/>
        </w:trPr>
        <w:tc>
          <w:tcPr>
            <w:tcW w:w="3080" w:type="dxa"/>
          </w:tcPr>
          <w:p w14:paraId="25F87443" w14:textId="7E36AE20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71</w:t>
            </w:r>
          </w:p>
        </w:tc>
        <w:tc>
          <w:tcPr>
            <w:tcW w:w="3081" w:type="dxa"/>
          </w:tcPr>
          <w:p w14:paraId="4790E689" w14:textId="1AB49480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t63</w:t>
            </w:r>
            <w:r w:rsidRPr="00B80CA2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mCherry-H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AT</w:t>
            </w:r>
          </w:p>
        </w:tc>
        <w:tc>
          <w:tcPr>
            <w:tcW w:w="3081" w:type="dxa"/>
          </w:tcPr>
          <w:p w14:paraId="1CE8F874" w14:textId="43B74F9A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27BB388C" w14:textId="77777777" w:rsidTr="00EB3291">
        <w:trPr>
          <w:trHeight w:val="432"/>
        </w:trPr>
        <w:tc>
          <w:tcPr>
            <w:tcW w:w="3080" w:type="dxa"/>
          </w:tcPr>
          <w:p w14:paraId="66D3AE39" w14:textId="5FF1376C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78</w:t>
            </w:r>
          </w:p>
        </w:tc>
        <w:tc>
          <w:tcPr>
            <w:tcW w:w="3081" w:type="dxa"/>
          </w:tcPr>
          <w:p w14:paraId="61CFBA3D" w14:textId="409CC2AC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sym w:font="Symbol" w:char="F061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dmc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Δ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EO</w:t>
            </w:r>
          </w:p>
        </w:tc>
        <w:tc>
          <w:tcPr>
            <w:tcW w:w="3081" w:type="dxa"/>
          </w:tcPr>
          <w:p w14:paraId="7928A7D3" w14:textId="6A75A44E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2D72C823" w14:textId="77777777" w:rsidTr="00EB3291">
        <w:trPr>
          <w:trHeight w:val="432"/>
        </w:trPr>
        <w:tc>
          <w:tcPr>
            <w:tcW w:w="3080" w:type="dxa"/>
          </w:tcPr>
          <w:p w14:paraId="20B06141" w14:textId="23D01371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79</w:t>
            </w:r>
          </w:p>
        </w:tc>
        <w:tc>
          <w:tcPr>
            <w:tcW w:w="3081" w:type="dxa"/>
          </w:tcPr>
          <w:p w14:paraId="298FC95D" w14:textId="2EDAFEB6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N99a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dmc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Δ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EO</w:t>
            </w:r>
          </w:p>
        </w:tc>
        <w:tc>
          <w:tcPr>
            <w:tcW w:w="3081" w:type="dxa"/>
          </w:tcPr>
          <w:p w14:paraId="0C2CCAF5" w14:textId="3E2D2A9D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5EAE24D8" w14:textId="77777777" w:rsidTr="00EB3291">
        <w:trPr>
          <w:trHeight w:val="432"/>
        </w:trPr>
        <w:tc>
          <w:tcPr>
            <w:tcW w:w="3080" w:type="dxa"/>
          </w:tcPr>
          <w:p w14:paraId="3FC1F0B7" w14:textId="2EE28B38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81</w:t>
            </w:r>
          </w:p>
        </w:tc>
        <w:tc>
          <w:tcPr>
            <w:tcW w:w="3081" w:type="dxa"/>
          </w:tcPr>
          <w:p w14:paraId="0E3C6E61" w14:textId="641C0D0E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YD135 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dmc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Δ::</w:t>
            </w:r>
            <w:r w:rsidRPr="00410267">
              <w:rPr>
                <w:rFonts w:ascii="Times New Roman" w:hAnsi="Times New Roman" w:cs="Times New Roman"/>
                <w:i/>
                <w:sz w:val="24"/>
                <w:szCs w:val="24"/>
              </w:rPr>
              <w:t>NEO</w:t>
            </w:r>
          </w:p>
        </w:tc>
        <w:tc>
          <w:tcPr>
            <w:tcW w:w="3081" w:type="dxa"/>
          </w:tcPr>
          <w:p w14:paraId="3F63472B" w14:textId="65C8A08D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EB3291" w:rsidRPr="004C027F" w14:paraId="56E813F7" w14:textId="77777777" w:rsidTr="00EB3291">
        <w:trPr>
          <w:trHeight w:val="432"/>
        </w:trPr>
        <w:tc>
          <w:tcPr>
            <w:tcW w:w="3080" w:type="dxa"/>
          </w:tcPr>
          <w:p w14:paraId="37F56A4F" w14:textId="3244B229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YD182</w:t>
            </w:r>
          </w:p>
        </w:tc>
        <w:tc>
          <w:tcPr>
            <w:tcW w:w="3081" w:type="dxa"/>
          </w:tcPr>
          <w:p w14:paraId="5CFC22F4" w14:textId="18D4F017" w:rsidR="00EB3291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N99</w:t>
            </w:r>
            <w:r w:rsidRPr="00B80CA2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80CA2">
              <w:rPr>
                <w:rFonts w:ascii="Times New Roman" w:hAnsi="Times New Roman" w:cs="Times New Roman"/>
                <w:i/>
                <w:sz w:val="24"/>
                <w:szCs w:val="24"/>
              </w:rPr>
              <w:t>mCherry-H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80CA2">
              <w:rPr>
                <w:rFonts w:ascii="Times New Roman" w:hAnsi="Times New Roman" w:cs="Times New Roman"/>
                <w:i/>
                <w:sz w:val="24"/>
                <w:szCs w:val="24"/>
              </w:rPr>
              <w:t>N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80CA2">
              <w:rPr>
                <w:rFonts w:ascii="Times New Roman" w:hAnsi="Times New Roman" w:cs="Times New Roman"/>
                <w:i/>
                <w:sz w:val="24"/>
                <w:szCs w:val="24"/>
              </w:rPr>
              <w:t>dmc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Δ::</w:t>
            </w:r>
            <w:r w:rsidRPr="00B80CA2">
              <w:rPr>
                <w:rFonts w:ascii="Times New Roman" w:hAnsi="Times New Roman" w:cs="Times New Roman"/>
                <w:i/>
                <w:sz w:val="24"/>
                <w:szCs w:val="24"/>
              </w:rPr>
              <w:t>NEO</w:t>
            </w:r>
          </w:p>
        </w:tc>
        <w:tc>
          <w:tcPr>
            <w:tcW w:w="3081" w:type="dxa"/>
          </w:tcPr>
          <w:p w14:paraId="4FD5C4B4" w14:textId="5CC4210E" w:rsidR="00EB3291" w:rsidRPr="004C027F" w:rsidRDefault="00EB3291" w:rsidP="00EB329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</w:tbl>
    <w:p w14:paraId="750B88CA" w14:textId="77777777" w:rsidR="003F2363" w:rsidRDefault="003F2363">
      <w:pPr>
        <w:rPr>
          <w:rFonts w:ascii="Times New Roman" w:hAnsi="Times New Roman" w:cs="Times New Roman"/>
          <w:b/>
          <w:sz w:val="24"/>
          <w:szCs w:val="20"/>
        </w:rPr>
      </w:pPr>
    </w:p>
    <w:p w14:paraId="46307504" w14:textId="77777777" w:rsidR="003F2363" w:rsidRDefault="003F2363">
      <w:pPr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br w:type="page"/>
      </w:r>
    </w:p>
    <w:p w14:paraId="21CDBA45" w14:textId="159BB852" w:rsidR="003F2363" w:rsidRDefault="00EB3291">
      <w:pPr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e</w:t>
      </w:r>
      <w:r w:rsidR="003F2363" w:rsidRPr="00816620">
        <w:rPr>
          <w:rFonts w:ascii="Times New Roman" w:hAnsi="Times New Roman" w:cs="Times New Roman"/>
          <w:b/>
          <w:sz w:val="24"/>
          <w:szCs w:val="20"/>
        </w:rPr>
        <w:t>. Primers used in this study.</w:t>
      </w:r>
    </w:p>
    <w:tbl>
      <w:tblPr>
        <w:tblStyle w:val="TableGrid"/>
        <w:tblW w:w="9216" w:type="dxa"/>
        <w:tblLayout w:type="fixed"/>
        <w:tblLook w:val="04A0" w:firstRow="1" w:lastRow="0" w:firstColumn="1" w:lastColumn="0" w:noHBand="0" w:noVBand="1"/>
      </w:tblPr>
      <w:tblGrid>
        <w:gridCol w:w="1440"/>
        <w:gridCol w:w="5760"/>
        <w:gridCol w:w="2016"/>
      </w:tblGrid>
      <w:tr w:rsidR="004C027F" w:rsidRPr="000F00C7" w14:paraId="3386F8C5" w14:textId="77777777" w:rsidTr="000F00C7">
        <w:trPr>
          <w:trHeight w:val="432"/>
        </w:trPr>
        <w:tc>
          <w:tcPr>
            <w:tcW w:w="1440" w:type="dxa"/>
          </w:tcPr>
          <w:p w14:paraId="5DAB6AB7" w14:textId="42286122" w:rsidR="004C027F" w:rsidRPr="000F00C7" w:rsidRDefault="004C027F" w:rsidP="004C027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F00C7">
              <w:rPr>
                <w:rFonts w:ascii="Times New Roman" w:hAnsi="Times New Roman" w:cs="Times New Roman"/>
                <w:b/>
              </w:rPr>
              <w:t>P</w:t>
            </w:r>
            <w:r w:rsidR="000F00C7">
              <w:rPr>
                <w:rFonts w:ascii="Times New Roman" w:hAnsi="Times New Roman" w:cs="Times New Roman"/>
                <w:b/>
              </w:rPr>
              <w:t>rimer #</w:t>
            </w:r>
          </w:p>
        </w:tc>
        <w:tc>
          <w:tcPr>
            <w:tcW w:w="5760" w:type="dxa"/>
          </w:tcPr>
          <w:p w14:paraId="1429E2B2" w14:textId="63D172B5" w:rsidR="004C027F" w:rsidRPr="000F00C7" w:rsidRDefault="004C027F" w:rsidP="004C027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F00C7">
              <w:rPr>
                <w:rFonts w:ascii="Times New Roman" w:hAnsi="Times New Roman" w:cs="Times New Roman"/>
                <w:b/>
              </w:rPr>
              <w:t>Sequence</w:t>
            </w:r>
          </w:p>
        </w:tc>
        <w:tc>
          <w:tcPr>
            <w:tcW w:w="2016" w:type="dxa"/>
          </w:tcPr>
          <w:p w14:paraId="25EA95F1" w14:textId="395E8777" w:rsidR="004C027F" w:rsidRPr="000F00C7" w:rsidRDefault="004C027F" w:rsidP="004C027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F00C7">
              <w:rPr>
                <w:rFonts w:ascii="Times New Roman" w:hAnsi="Times New Roman" w:cs="Times New Roman"/>
                <w:b/>
              </w:rPr>
              <w:t>Purpose</w:t>
            </w:r>
          </w:p>
        </w:tc>
      </w:tr>
      <w:tr w:rsidR="000F00C7" w:rsidRPr="000F00C7" w14:paraId="0E454C35" w14:textId="77777777" w:rsidTr="000F00C7">
        <w:trPr>
          <w:trHeight w:val="432"/>
        </w:trPr>
        <w:tc>
          <w:tcPr>
            <w:tcW w:w="1440" w:type="dxa"/>
          </w:tcPr>
          <w:p w14:paraId="5B6BB311" w14:textId="374BD9CD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JOHE50979</w:t>
            </w:r>
          </w:p>
        </w:tc>
        <w:tc>
          <w:tcPr>
            <w:tcW w:w="5760" w:type="dxa"/>
          </w:tcPr>
          <w:p w14:paraId="4DC17050" w14:textId="73EF6FC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CTAACTCTACTACACCTCACGGCA</w:t>
            </w:r>
          </w:p>
        </w:tc>
        <w:tc>
          <w:tcPr>
            <w:tcW w:w="2016" w:type="dxa"/>
            <w:vMerge w:val="restart"/>
            <w:vAlign w:val="center"/>
          </w:tcPr>
          <w:p w14:paraId="10FE7E70" w14:textId="2A6DA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A27C5">
              <w:rPr>
                <w:rFonts w:ascii="Times New Roman" w:eastAsia="Times New Roman" w:hAnsi="Times New Roman" w:cs="Times New Roman"/>
                <w:i/>
                <w:color w:val="000000"/>
              </w:rPr>
              <w:t>MAT</w:t>
            </w:r>
            <w:r w:rsidRPr="009A27C5">
              <w:rPr>
                <w:rFonts w:ascii="Times New Roman" w:eastAsia="Times New Roman" w:hAnsi="Times New Roman" w:cs="Times New Roman"/>
                <w:b/>
                <w:color w:val="000000"/>
              </w:rPr>
              <w:t>a</w:t>
            </w:r>
            <w:proofErr w:type="spellEnd"/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 PCR</w:t>
            </w:r>
          </w:p>
        </w:tc>
      </w:tr>
      <w:tr w:rsidR="000F00C7" w:rsidRPr="000F00C7" w14:paraId="5049EFCE" w14:textId="77777777" w:rsidTr="000F00C7">
        <w:trPr>
          <w:trHeight w:val="432"/>
        </w:trPr>
        <w:tc>
          <w:tcPr>
            <w:tcW w:w="1440" w:type="dxa"/>
          </w:tcPr>
          <w:p w14:paraId="57C59FE0" w14:textId="43A00B1F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JOHE50980</w:t>
            </w:r>
          </w:p>
        </w:tc>
        <w:tc>
          <w:tcPr>
            <w:tcW w:w="5760" w:type="dxa"/>
          </w:tcPr>
          <w:p w14:paraId="5393491D" w14:textId="6DD7786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CGCACTGCAAAATAGATAAGTCTG</w:t>
            </w:r>
          </w:p>
        </w:tc>
        <w:tc>
          <w:tcPr>
            <w:tcW w:w="2016" w:type="dxa"/>
            <w:vMerge/>
            <w:vAlign w:val="center"/>
          </w:tcPr>
          <w:p w14:paraId="5468B739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28FA4CE1" w14:textId="77777777" w:rsidTr="000F00C7">
        <w:trPr>
          <w:trHeight w:val="432"/>
        </w:trPr>
        <w:tc>
          <w:tcPr>
            <w:tcW w:w="1440" w:type="dxa"/>
          </w:tcPr>
          <w:p w14:paraId="50B87405" w14:textId="7E3306F1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JOHE50981</w:t>
            </w:r>
          </w:p>
        </w:tc>
        <w:tc>
          <w:tcPr>
            <w:tcW w:w="5760" w:type="dxa"/>
          </w:tcPr>
          <w:p w14:paraId="4F47C67F" w14:textId="069E51C0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GGCTGCAATCACAGCACCTTAC</w:t>
            </w:r>
          </w:p>
        </w:tc>
        <w:tc>
          <w:tcPr>
            <w:tcW w:w="2016" w:type="dxa"/>
            <w:vMerge w:val="restart"/>
            <w:vAlign w:val="center"/>
          </w:tcPr>
          <w:p w14:paraId="0F96D872" w14:textId="4BBE3E1F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B3F25">
              <w:rPr>
                <w:rFonts w:ascii="Times New Roman" w:eastAsia="Times New Roman" w:hAnsi="Times New Roman" w:cs="Times New Roman"/>
                <w:i/>
                <w:color w:val="000000"/>
              </w:rPr>
              <w:t>MAT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sym w:font="Symbol" w:char="F061"/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 PCR</w:t>
            </w:r>
          </w:p>
        </w:tc>
      </w:tr>
      <w:tr w:rsidR="000F00C7" w:rsidRPr="000F00C7" w14:paraId="34890B96" w14:textId="77777777" w:rsidTr="000F00C7">
        <w:trPr>
          <w:trHeight w:val="432"/>
        </w:trPr>
        <w:tc>
          <w:tcPr>
            <w:tcW w:w="1440" w:type="dxa"/>
          </w:tcPr>
          <w:p w14:paraId="6554A8FB" w14:textId="02B2F285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JOHE50982</w:t>
            </w:r>
          </w:p>
        </w:tc>
        <w:tc>
          <w:tcPr>
            <w:tcW w:w="5760" w:type="dxa"/>
          </w:tcPr>
          <w:p w14:paraId="7BE3853D" w14:textId="260E7B89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CTTCATGACATCACTCCCCTAT</w:t>
            </w:r>
          </w:p>
        </w:tc>
        <w:tc>
          <w:tcPr>
            <w:tcW w:w="2016" w:type="dxa"/>
            <w:vMerge/>
          </w:tcPr>
          <w:p w14:paraId="627B701E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3F01CC48" w14:textId="77777777" w:rsidTr="000F00C7">
        <w:trPr>
          <w:trHeight w:val="432"/>
        </w:trPr>
        <w:tc>
          <w:tcPr>
            <w:tcW w:w="1440" w:type="dxa"/>
          </w:tcPr>
          <w:p w14:paraId="46381A03" w14:textId="14A5F87D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JOHE51004</w:t>
            </w:r>
          </w:p>
        </w:tc>
        <w:tc>
          <w:tcPr>
            <w:tcW w:w="5760" w:type="dxa"/>
          </w:tcPr>
          <w:p w14:paraId="714ACC43" w14:textId="3E3A82FD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TGGTGGTGGTGACCCAGTTCT</w:t>
            </w:r>
          </w:p>
        </w:tc>
        <w:tc>
          <w:tcPr>
            <w:tcW w:w="2016" w:type="dxa"/>
            <w:vMerge w:val="restart"/>
          </w:tcPr>
          <w:p w14:paraId="5D8B2B1C" w14:textId="5C620673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Mitochondria genotyping primers for H99, VYD135, KN99, IUM96</w:t>
            </w:r>
          </w:p>
        </w:tc>
      </w:tr>
      <w:tr w:rsidR="000F00C7" w:rsidRPr="000F00C7" w14:paraId="60161460" w14:textId="77777777" w:rsidTr="000F00C7">
        <w:trPr>
          <w:trHeight w:val="432"/>
        </w:trPr>
        <w:tc>
          <w:tcPr>
            <w:tcW w:w="1440" w:type="dxa"/>
          </w:tcPr>
          <w:p w14:paraId="45992133" w14:textId="65C00ADC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JOHE51005</w:t>
            </w:r>
          </w:p>
        </w:tc>
        <w:tc>
          <w:tcPr>
            <w:tcW w:w="5760" w:type="dxa"/>
          </w:tcPr>
          <w:p w14:paraId="1E9B6E8E" w14:textId="136D89CB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CCGAAGATCTTAGGTGCCCA</w:t>
            </w:r>
          </w:p>
        </w:tc>
        <w:tc>
          <w:tcPr>
            <w:tcW w:w="2016" w:type="dxa"/>
            <w:vMerge/>
          </w:tcPr>
          <w:p w14:paraId="4BED0CEF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515FC0D6" w14:textId="77777777" w:rsidTr="000F00C7">
        <w:trPr>
          <w:trHeight w:val="432"/>
        </w:trPr>
        <w:tc>
          <w:tcPr>
            <w:tcW w:w="1440" w:type="dxa"/>
          </w:tcPr>
          <w:p w14:paraId="5658CB7F" w14:textId="6C4BEB7D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JOHE51006</w:t>
            </w:r>
          </w:p>
        </w:tc>
        <w:tc>
          <w:tcPr>
            <w:tcW w:w="5760" w:type="dxa"/>
          </w:tcPr>
          <w:p w14:paraId="2783A134" w14:textId="379603D6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CCACAACCTATTAACATTAGCTACGC</w:t>
            </w:r>
          </w:p>
        </w:tc>
        <w:tc>
          <w:tcPr>
            <w:tcW w:w="2016" w:type="dxa"/>
            <w:vMerge w:val="restart"/>
          </w:tcPr>
          <w:p w14:paraId="7FCC081A" w14:textId="379E45CA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Mitochondria genotyping primers for H99, VYD135, Bt63</w:t>
            </w:r>
          </w:p>
        </w:tc>
      </w:tr>
      <w:tr w:rsidR="000F00C7" w:rsidRPr="000F00C7" w14:paraId="331BA6DC" w14:textId="77777777" w:rsidTr="000F00C7">
        <w:trPr>
          <w:trHeight w:val="432"/>
        </w:trPr>
        <w:tc>
          <w:tcPr>
            <w:tcW w:w="1440" w:type="dxa"/>
          </w:tcPr>
          <w:p w14:paraId="4D900E2E" w14:textId="111DF21A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16620">
              <w:rPr>
                <w:rFonts w:ascii="Times New Roman" w:eastAsia="Times New Roman" w:hAnsi="Times New Roman" w:cs="Times New Roman"/>
                <w:color w:val="000000"/>
              </w:rPr>
              <w:t>JOHE51007</w:t>
            </w:r>
          </w:p>
        </w:tc>
        <w:tc>
          <w:tcPr>
            <w:tcW w:w="5760" w:type="dxa"/>
          </w:tcPr>
          <w:p w14:paraId="2A7CCD82" w14:textId="44DD7C41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CGTCTCCATCTACAAAGCCAGCAAAC</w:t>
            </w:r>
          </w:p>
        </w:tc>
        <w:tc>
          <w:tcPr>
            <w:tcW w:w="2016" w:type="dxa"/>
            <w:vMerge/>
            <w:vAlign w:val="center"/>
          </w:tcPr>
          <w:p w14:paraId="10E4C30E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21D44898" w14:textId="77777777" w:rsidTr="000F00C7">
        <w:trPr>
          <w:trHeight w:val="432"/>
        </w:trPr>
        <w:tc>
          <w:tcPr>
            <w:tcW w:w="1440" w:type="dxa"/>
          </w:tcPr>
          <w:p w14:paraId="4A94136A" w14:textId="2AB2302F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JOHE51159</w:t>
            </w:r>
          </w:p>
        </w:tc>
        <w:tc>
          <w:tcPr>
            <w:tcW w:w="5760" w:type="dxa"/>
          </w:tcPr>
          <w:p w14:paraId="2DB99C9B" w14:textId="10EF530B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ACCGGCAGGGTATACTGTTGAGTGCTGTGGTGAAAGAGATGTTTTAGAGCTAGAAATAGC</w:t>
            </w:r>
          </w:p>
        </w:tc>
        <w:tc>
          <w:tcPr>
            <w:tcW w:w="2016" w:type="dxa"/>
            <w:vAlign w:val="center"/>
          </w:tcPr>
          <w:p w14:paraId="44B9AAA5" w14:textId="485189EA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S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afe Haven </w:t>
            </w: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g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uide </w:t>
            </w:r>
            <w:r w:rsidRPr="009A27C5">
              <w:rPr>
                <w:rFonts w:ascii="Times New Roman" w:eastAsia="Times New Roman" w:hAnsi="Times New Roman" w:cs="Times New Roman"/>
                <w:color w:val="000000"/>
              </w:rPr>
              <w:t>RNA</w:t>
            </w:r>
          </w:p>
        </w:tc>
      </w:tr>
      <w:tr w:rsidR="000F00C7" w:rsidRPr="000F00C7" w14:paraId="5B8090AB" w14:textId="77777777" w:rsidTr="000F00C7">
        <w:trPr>
          <w:trHeight w:val="432"/>
        </w:trPr>
        <w:tc>
          <w:tcPr>
            <w:tcW w:w="1440" w:type="dxa"/>
          </w:tcPr>
          <w:p w14:paraId="24671E6D" w14:textId="43AB4530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204</w:t>
            </w:r>
          </w:p>
        </w:tc>
        <w:tc>
          <w:tcPr>
            <w:tcW w:w="5760" w:type="dxa"/>
          </w:tcPr>
          <w:p w14:paraId="23070F5F" w14:textId="1C8A2A3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GCATGCGAGCTCGGCAGATACGATATGTTGGCG</w:t>
            </w:r>
          </w:p>
        </w:tc>
        <w:tc>
          <w:tcPr>
            <w:tcW w:w="2016" w:type="dxa"/>
            <w:vMerge w:val="restart"/>
            <w:vAlign w:val="center"/>
          </w:tcPr>
          <w:p w14:paraId="60E565D5" w14:textId="626C9BEC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P</w:t>
            </w:r>
            <w:r w:rsidRPr="000F00C7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H3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-mCherry </w:t>
            </w:r>
            <w:proofErr w:type="spellStart"/>
            <w:r w:rsidRPr="000F00C7">
              <w:rPr>
                <w:rFonts w:ascii="Times New Roman" w:eastAsia="Times New Roman" w:hAnsi="Times New Roman" w:cs="Times New Roman"/>
                <w:color w:val="000000"/>
              </w:rPr>
              <w:t>contruct</w:t>
            </w:r>
            <w:proofErr w:type="spellEnd"/>
          </w:p>
        </w:tc>
      </w:tr>
      <w:tr w:rsidR="000F00C7" w:rsidRPr="000F00C7" w14:paraId="7CDA0752" w14:textId="77777777" w:rsidTr="000F00C7">
        <w:trPr>
          <w:trHeight w:val="432"/>
        </w:trPr>
        <w:tc>
          <w:tcPr>
            <w:tcW w:w="1440" w:type="dxa"/>
          </w:tcPr>
          <w:p w14:paraId="355BF1FE" w14:textId="7B824968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205</w:t>
            </w:r>
          </w:p>
        </w:tc>
        <w:tc>
          <w:tcPr>
            <w:tcW w:w="5760" w:type="dxa"/>
          </w:tcPr>
          <w:p w14:paraId="235F69A1" w14:textId="50471B48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CCTCCTCGCCCTTGCTCACCAT</w:t>
            </w: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TGATAGATGTGTTGTGGTG</w:t>
            </w:r>
          </w:p>
        </w:tc>
        <w:tc>
          <w:tcPr>
            <w:tcW w:w="2016" w:type="dxa"/>
            <w:vMerge/>
            <w:vAlign w:val="center"/>
          </w:tcPr>
          <w:p w14:paraId="1E63FC7D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7B5E72C6" w14:textId="77777777" w:rsidTr="000F00C7">
        <w:trPr>
          <w:trHeight w:val="432"/>
        </w:trPr>
        <w:tc>
          <w:tcPr>
            <w:tcW w:w="1440" w:type="dxa"/>
          </w:tcPr>
          <w:p w14:paraId="611AE963" w14:textId="52EE86C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206</w:t>
            </w:r>
          </w:p>
        </w:tc>
        <w:tc>
          <w:tcPr>
            <w:tcW w:w="5760" w:type="dxa"/>
          </w:tcPr>
          <w:p w14:paraId="60785B8C" w14:textId="23B5502B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CACCACAACACATCTATCA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ATGGTGAGCAAGGGCGAGGAGG</w:t>
            </w:r>
          </w:p>
        </w:tc>
        <w:tc>
          <w:tcPr>
            <w:tcW w:w="2016" w:type="dxa"/>
            <w:vMerge/>
            <w:vAlign w:val="center"/>
          </w:tcPr>
          <w:p w14:paraId="045CE8DF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5E901223" w14:textId="77777777" w:rsidTr="000F00C7">
        <w:trPr>
          <w:trHeight w:val="432"/>
        </w:trPr>
        <w:tc>
          <w:tcPr>
            <w:tcW w:w="1440" w:type="dxa"/>
          </w:tcPr>
          <w:p w14:paraId="08B67A65" w14:textId="7DD14D38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207</w:t>
            </w:r>
          </w:p>
        </w:tc>
        <w:tc>
          <w:tcPr>
            <w:tcW w:w="5760" w:type="dxa"/>
          </w:tcPr>
          <w:p w14:paraId="5B822A90" w14:textId="618C681C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GCATGCGGATCCCTTGTACAGCTCGTCCATGCC</w:t>
            </w:r>
          </w:p>
        </w:tc>
        <w:tc>
          <w:tcPr>
            <w:tcW w:w="2016" w:type="dxa"/>
            <w:vMerge/>
            <w:vAlign w:val="center"/>
          </w:tcPr>
          <w:p w14:paraId="2BA7C728" w14:textId="77777777" w:rsidR="000F00C7" w:rsidRPr="000F00C7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694E96C5" w14:textId="77777777" w:rsidTr="000F00C7">
        <w:trPr>
          <w:trHeight w:val="432"/>
        </w:trPr>
        <w:tc>
          <w:tcPr>
            <w:tcW w:w="1440" w:type="dxa"/>
            <w:hideMark/>
          </w:tcPr>
          <w:p w14:paraId="3C54E8BE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3</w:t>
            </w:r>
          </w:p>
        </w:tc>
        <w:tc>
          <w:tcPr>
            <w:tcW w:w="5760" w:type="dxa"/>
            <w:hideMark/>
          </w:tcPr>
          <w:p w14:paraId="2071855C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GTCCAAAGTACTCAATGATACGACC</w:t>
            </w:r>
          </w:p>
        </w:tc>
        <w:tc>
          <w:tcPr>
            <w:tcW w:w="2016" w:type="dxa"/>
            <w:vMerge w:val="restart"/>
            <w:vAlign w:val="center"/>
            <w:hideMark/>
          </w:tcPr>
          <w:p w14:paraId="3E15E713" w14:textId="3A9504A5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Dmc1 deletion construct</w:t>
            </w:r>
          </w:p>
        </w:tc>
      </w:tr>
      <w:tr w:rsidR="000F00C7" w:rsidRPr="000F00C7" w14:paraId="394C4B80" w14:textId="77777777" w:rsidTr="000F00C7">
        <w:trPr>
          <w:trHeight w:val="432"/>
        </w:trPr>
        <w:tc>
          <w:tcPr>
            <w:tcW w:w="1440" w:type="dxa"/>
            <w:hideMark/>
          </w:tcPr>
          <w:p w14:paraId="06FAFFBA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4</w:t>
            </w:r>
          </w:p>
        </w:tc>
        <w:tc>
          <w:tcPr>
            <w:tcW w:w="5760" w:type="dxa"/>
            <w:hideMark/>
          </w:tcPr>
          <w:p w14:paraId="66313538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CAGCTCACATCCTCGCAGCCATAGGAAGGGTGGCAAATCCAAATGAC</w:t>
            </w:r>
          </w:p>
        </w:tc>
        <w:tc>
          <w:tcPr>
            <w:tcW w:w="2016" w:type="dxa"/>
            <w:vMerge/>
            <w:vAlign w:val="center"/>
            <w:hideMark/>
          </w:tcPr>
          <w:p w14:paraId="08D39D75" w14:textId="62F6C421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7CE2CDCA" w14:textId="77777777" w:rsidTr="000F00C7">
        <w:trPr>
          <w:trHeight w:val="432"/>
        </w:trPr>
        <w:tc>
          <w:tcPr>
            <w:tcW w:w="1440" w:type="dxa"/>
            <w:hideMark/>
          </w:tcPr>
          <w:p w14:paraId="3EF9379B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5</w:t>
            </w:r>
          </w:p>
        </w:tc>
        <w:tc>
          <w:tcPr>
            <w:tcW w:w="5760" w:type="dxa"/>
            <w:hideMark/>
          </w:tcPr>
          <w:p w14:paraId="79D7016F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GTCATTTGGATTTGCCACCCTTCCTATGGCTGCGAGGATGTGAGCTG</w:t>
            </w:r>
          </w:p>
        </w:tc>
        <w:tc>
          <w:tcPr>
            <w:tcW w:w="2016" w:type="dxa"/>
            <w:vMerge/>
            <w:vAlign w:val="center"/>
            <w:hideMark/>
          </w:tcPr>
          <w:p w14:paraId="485EEE25" w14:textId="302D95E0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5C38B1D7" w14:textId="77777777" w:rsidTr="000F00C7">
        <w:trPr>
          <w:trHeight w:val="432"/>
        </w:trPr>
        <w:tc>
          <w:tcPr>
            <w:tcW w:w="1440" w:type="dxa"/>
            <w:hideMark/>
          </w:tcPr>
          <w:p w14:paraId="23FDC21C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6</w:t>
            </w:r>
          </w:p>
        </w:tc>
        <w:tc>
          <w:tcPr>
            <w:tcW w:w="5760" w:type="dxa"/>
            <w:hideMark/>
          </w:tcPr>
          <w:p w14:paraId="590C6C3C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GTCGAGTCAAAATGAATAGGAATCCGCGGTTTATCTGTATTAACACGG</w:t>
            </w:r>
          </w:p>
        </w:tc>
        <w:tc>
          <w:tcPr>
            <w:tcW w:w="2016" w:type="dxa"/>
            <w:vMerge/>
            <w:vAlign w:val="center"/>
            <w:hideMark/>
          </w:tcPr>
          <w:p w14:paraId="4CA11F40" w14:textId="7418FA6B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2A9B598F" w14:textId="77777777" w:rsidTr="000F00C7">
        <w:trPr>
          <w:trHeight w:val="432"/>
        </w:trPr>
        <w:tc>
          <w:tcPr>
            <w:tcW w:w="1440" w:type="dxa"/>
            <w:hideMark/>
          </w:tcPr>
          <w:p w14:paraId="060B6BE9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7</w:t>
            </w:r>
          </w:p>
        </w:tc>
        <w:tc>
          <w:tcPr>
            <w:tcW w:w="5760" w:type="dxa"/>
            <w:hideMark/>
          </w:tcPr>
          <w:p w14:paraId="7F378536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CCGTGTTAATACAGATAAACCGCGGATTCCTATTCATTTTGACTCGAC</w:t>
            </w:r>
          </w:p>
        </w:tc>
        <w:tc>
          <w:tcPr>
            <w:tcW w:w="2016" w:type="dxa"/>
            <w:vMerge/>
            <w:vAlign w:val="center"/>
            <w:hideMark/>
          </w:tcPr>
          <w:p w14:paraId="0FFE51F8" w14:textId="3A9D01FF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5D052FB1" w14:textId="77777777" w:rsidTr="000F00C7">
        <w:trPr>
          <w:trHeight w:val="432"/>
        </w:trPr>
        <w:tc>
          <w:tcPr>
            <w:tcW w:w="1440" w:type="dxa"/>
            <w:hideMark/>
          </w:tcPr>
          <w:p w14:paraId="24C77AD9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8</w:t>
            </w:r>
          </w:p>
        </w:tc>
        <w:tc>
          <w:tcPr>
            <w:tcW w:w="5760" w:type="dxa"/>
            <w:hideMark/>
          </w:tcPr>
          <w:p w14:paraId="13C09DA4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AATTGTGGAACAAGAACGAGGAC</w:t>
            </w:r>
          </w:p>
        </w:tc>
        <w:tc>
          <w:tcPr>
            <w:tcW w:w="2016" w:type="dxa"/>
            <w:vMerge/>
            <w:vAlign w:val="center"/>
            <w:hideMark/>
          </w:tcPr>
          <w:p w14:paraId="5F6C6901" w14:textId="43B3D8C1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63F561CF" w14:textId="77777777" w:rsidTr="000F00C7">
        <w:trPr>
          <w:trHeight w:val="432"/>
        </w:trPr>
        <w:tc>
          <w:tcPr>
            <w:tcW w:w="1440" w:type="dxa"/>
            <w:hideMark/>
          </w:tcPr>
          <w:p w14:paraId="2B037B75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09</w:t>
            </w:r>
          </w:p>
        </w:tc>
        <w:tc>
          <w:tcPr>
            <w:tcW w:w="5760" w:type="dxa"/>
            <w:hideMark/>
          </w:tcPr>
          <w:p w14:paraId="3FA40F65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TAGCCAACATACCCAAACCACCAGC</w:t>
            </w:r>
          </w:p>
        </w:tc>
        <w:tc>
          <w:tcPr>
            <w:tcW w:w="2016" w:type="dxa"/>
            <w:vMerge/>
            <w:vAlign w:val="center"/>
            <w:hideMark/>
          </w:tcPr>
          <w:p w14:paraId="13EF7202" w14:textId="615806C9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538CB5D3" w14:textId="77777777" w:rsidTr="000F00C7">
        <w:trPr>
          <w:trHeight w:val="432"/>
        </w:trPr>
        <w:tc>
          <w:tcPr>
            <w:tcW w:w="1440" w:type="dxa"/>
            <w:hideMark/>
          </w:tcPr>
          <w:p w14:paraId="57B62D0C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10</w:t>
            </w:r>
          </w:p>
        </w:tc>
        <w:tc>
          <w:tcPr>
            <w:tcW w:w="5760" w:type="dxa"/>
            <w:hideMark/>
          </w:tcPr>
          <w:p w14:paraId="02EAFFF4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GTGGTTGTTTGAGTCGTTTGAGAGC</w:t>
            </w:r>
          </w:p>
        </w:tc>
        <w:tc>
          <w:tcPr>
            <w:tcW w:w="2016" w:type="dxa"/>
            <w:vMerge/>
            <w:vAlign w:val="center"/>
            <w:hideMark/>
          </w:tcPr>
          <w:p w14:paraId="0C69D7E9" w14:textId="1FE147A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F00C7" w:rsidRPr="000F00C7" w14:paraId="672E2249" w14:textId="77777777" w:rsidTr="000F00C7">
        <w:trPr>
          <w:trHeight w:val="432"/>
        </w:trPr>
        <w:tc>
          <w:tcPr>
            <w:tcW w:w="1440" w:type="dxa"/>
            <w:hideMark/>
          </w:tcPr>
          <w:p w14:paraId="5828489E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16</w:t>
            </w:r>
          </w:p>
        </w:tc>
        <w:tc>
          <w:tcPr>
            <w:tcW w:w="5760" w:type="dxa"/>
            <w:hideMark/>
          </w:tcPr>
          <w:p w14:paraId="1C76B250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ACCGGCAGGGTATACTGTTGATAATAGGCCGGCTTCTGGTGTTTTAGAGCTAGAAATAGC</w:t>
            </w:r>
          </w:p>
        </w:tc>
        <w:tc>
          <w:tcPr>
            <w:tcW w:w="2016" w:type="dxa"/>
            <w:vMerge w:val="restart"/>
            <w:vAlign w:val="center"/>
            <w:hideMark/>
          </w:tcPr>
          <w:p w14:paraId="10A36388" w14:textId="59A48640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Dmc1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del</w:t>
            </w:r>
            <w:r w:rsidRPr="000F00C7">
              <w:rPr>
                <w:rFonts w:ascii="Times New Roman" w:eastAsia="Times New Roman" w:hAnsi="Times New Roman" w:cs="Times New Roman"/>
                <w:color w:val="000000"/>
              </w:rPr>
              <w:t>etion guide RNA</w:t>
            </w:r>
          </w:p>
        </w:tc>
      </w:tr>
      <w:tr w:rsidR="000F00C7" w:rsidRPr="000F00C7" w14:paraId="3ECF7B9C" w14:textId="77777777" w:rsidTr="000F00C7">
        <w:trPr>
          <w:trHeight w:val="432"/>
        </w:trPr>
        <w:tc>
          <w:tcPr>
            <w:tcW w:w="1440" w:type="dxa"/>
            <w:hideMark/>
          </w:tcPr>
          <w:p w14:paraId="6FE6281A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JOHE51417</w:t>
            </w:r>
          </w:p>
        </w:tc>
        <w:tc>
          <w:tcPr>
            <w:tcW w:w="5760" w:type="dxa"/>
            <w:hideMark/>
          </w:tcPr>
          <w:p w14:paraId="6B9D68A0" w14:textId="7777777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C027F">
              <w:rPr>
                <w:rFonts w:ascii="Times New Roman" w:eastAsia="Times New Roman" w:hAnsi="Times New Roman" w:cs="Times New Roman"/>
                <w:color w:val="000000"/>
              </w:rPr>
              <w:t>ACCGGCAGGGTATACTGTTGGATTCACCTGATATGCCGGAGTTTTAGAGCTAGAAATAGC</w:t>
            </w:r>
          </w:p>
        </w:tc>
        <w:tc>
          <w:tcPr>
            <w:tcW w:w="2016" w:type="dxa"/>
            <w:vMerge/>
            <w:vAlign w:val="center"/>
            <w:hideMark/>
          </w:tcPr>
          <w:p w14:paraId="10C3B3A5" w14:textId="2D2269D7" w:rsidR="000F00C7" w:rsidRPr="004C027F" w:rsidRDefault="000F00C7" w:rsidP="000F00C7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5D199338" w14:textId="17766F22" w:rsidR="00070DD9" w:rsidRPr="00EB3291" w:rsidRDefault="00070DD9" w:rsidP="00EB3291">
      <w:pPr>
        <w:rPr>
          <w:rFonts w:ascii="Times New Roman" w:hAnsi="Times New Roman" w:cs="Times New Roman"/>
          <w:b/>
          <w:sz w:val="28"/>
        </w:rPr>
      </w:pPr>
    </w:p>
    <w:sectPr w:rsidR="00070DD9" w:rsidRPr="00EB3291" w:rsidSect="003048FA">
      <w:footerReference w:type="default" r:id="rId7"/>
      <w:pgSz w:w="12240" w:h="15840" w:code="1"/>
      <w:pgMar w:top="1440" w:right="1440" w:bottom="1440" w:left="1440" w:header="708" w:footer="708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026595" w14:textId="77777777" w:rsidR="00474388" w:rsidRDefault="00474388" w:rsidP="003B75F8">
      <w:pPr>
        <w:spacing w:after="0" w:line="240" w:lineRule="auto"/>
      </w:pPr>
      <w:r>
        <w:separator/>
      </w:r>
    </w:p>
  </w:endnote>
  <w:endnote w:type="continuationSeparator" w:id="0">
    <w:p w14:paraId="5C4D086B" w14:textId="77777777" w:rsidR="00474388" w:rsidRDefault="00474388" w:rsidP="003B75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967607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B588659" w14:textId="5732600F" w:rsidR="00EB3291" w:rsidRDefault="00EB329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2250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8B36B86" w14:textId="77777777" w:rsidR="00EB3291" w:rsidRDefault="00EB32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F65985" w14:textId="77777777" w:rsidR="00474388" w:rsidRDefault="00474388" w:rsidP="003B75F8">
      <w:pPr>
        <w:spacing w:after="0" w:line="240" w:lineRule="auto"/>
      </w:pPr>
      <w:r>
        <w:separator/>
      </w:r>
    </w:p>
  </w:footnote>
  <w:footnote w:type="continuationSeparator" w:id="0">
    <w:p w14:paraId="79EFB133" w14:textId="77777777" w:rsidR="00474388" w:rsidRDefault="00474388" w:rsidP="003B75F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GxMDC1NDMwtzA3NTVS0lEKTi0uzszPAykwsqgFADeDvA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rvtr257wrxvje5szdxarxl0sez5f20wra2&quot;&gt;All_references&lt;record-ids&gt;&lt;item&gt;32&lt;/item&gt;&lt;item&gt;44&lt;/item&gt;&lt;item&gt;49&lt;/item&gt;&lt;item&gt;51&lt;/item&gt;&lt;item&gt;67&lt;/item&gt;&lt;/record-ids&gt;&lt;/item&gt;&lt;/Libraries&gt;"/>
  </w:docVars>
  <w:rsids>
    <w:rsidRoot w:val="00134441"/>
    <w:rsid w:val="0000169C"/>
    <w:rsid w:val="00002DFF"/>
    <w:rsid w:val="00011060"/>
    <w:rsid w:val="00016545"/>
    <w:rsid w:val="00023BB6"/>
    <w:rsid w:val="00035A6D"/>
    <w:rsid w:val="00036C22"/>
    <w:rsid w:val="000549A4"/>
    <w:rsid w:val="00070DD9"/>
    <w:rsid w:val="000774CE"/>
    <w:rsid w:val="000839DC"/>
    <w:rsid w:val="00091C3E"/>
    <w:rsid w:val="000A233E"/>
    <w:rsid w:val="000B3852"/>
    <w:rsid w:val="000B5D91"/>
    <w:rsid w:val="000D6913"/>
    <w:rsid w:val="000E5370"/>
    <w:rsid w:val="000F00C7"/>
    <w:rsid w:val="000F1F36"/>
    <w:rsid w:val="000F6B0E"/>
    <w:rsid w:val="00103F06"/>
    <w:rsid w:val="00107541"/>
    <w:rsid w:val="00120500"/>
    <w:rsid w:val="00120B76"/>
    <w:rsid w:val="00121D32"/>
    <w:rsid w:val="00122C25"/>
    <w:rsid w:val="0013201D"/>
    <w:rsid w:val="00134441"/>
    <w:rsid w:val="00150231"/>
    <w:rsid w:val="00167FD7"/>
    <w:rsid w:val="00173695"/>
    <w:rsid w:val="001A5227"/>
    <w:rsid w:val="001B2CF9"/>
    <w:rsid w:val="001C7114"/>
    <w:rsid w:val="001D6ECD"/>
    <w:rsid w:val="001F5ECB"/>
    <w:rsid w:val="002320B8"/>
    <w:rsid w:val="0026457A"/>
    <w:rsid w:val="00271077"/>
    <w:rsid w:val="002804F7"/>
    <w:rsid w:val="002838B5"/>
    <w:rsid w:val="00295C09"/>
    <w:rsid w:val="002A03E8"/>
    <w:rsid w:val="002A041B"/>
    <w:rsid w:val="002A508B"/>
    <w:rsid w:val="002D6A1A"/>
    <w:rsid w:val="002E3F97"/>
    <w:rsid w:val="002F1396"/>
    <w:rsid w:val="002F2350"/>
    <w:rsid w:val="002F5963"/>
    <w:rsid w:val="0030456C"/>
    <w:rsid w:val="003048FA"/>
    <w:rsid w:val="0030644E"/>
    <w:rsid w:val="00306B1B"/>
    <w:rsid w:val="00351F16"/>
    <w:rsid w:val="003801A8"/>
    <w:rsid w:val="00395E70"/>
    <w:rsid w:val="003A4DAB"/>
    <w:rsid w:val="003B0948"/>
    <w:rsid w:val="003B75F8"/>
    <w:rsid w:val="003C5236"/>
    <w:rsid w:val="003D7667"/>
    <w:rsid w:val="003E05AC"/>
    <w:rsid w:val="003E4F4B"/>
    <w:rsid w:val="003E7130"/>
    <w:rsid w:val="003F2363"/>
    <w:rsid w:val="00401C95"/>
    <w:rsid w:val="004060AD"/>
    <w:rsid w:val="00410267"/>
    <w:rsid w:val="00416E4B"/>
    <w:rsid w:val="00426A55"/>
    <w:rsid w:val="00426AC1"/>
    <w:rsid w:val="0043669D"/>
    <w:rsid w:val="00454AF3"/>
    <w:rsid w:val="00474388"/>
    <w:rsid w:val="00474EE8"/>
    <w:rsid w:val="004A6F66"/>
    <w:rsid w:val="004B3D8D"/>
    <w:rsid w:val="004C027F"/>
    <w:rsid w:val="004C69AF"/>
    <w:rsid w:val="004D01D5"/>
    <w:rsid w:val="004D2576"/>
    <w:rsid w:val="004D45FE"/>
    <w:rsid w:val="00513315"/>
    <w:rsid w:val="00522508"/>
    <w:rsid w:val="005254EC"/>
    <w:rsid w:val="0055652F"/>
    <w:rsid w:val="005778D6"/>
    <w:rsid w:val="00587812"/>
    <w:rsid w:val="005A1E2F"/>
    <w:rsid w:val="005B3FFF"/>
    <w:rsid w:val="005C1B78"/>
    <w:rsid w:val="005E31BF"/>
    <w:rsid w:val="00615F23"/>
    <w:rsid w:val="00632210"/>
    <w:rsid w:val="00664D5E"/>
    <w:rsid w:val="0066536E"/>
    <w:rsid w:val="00670A6A"/>
    <w:rsid w:val="0067105B"/>
    <w:rsid w:val="00671A55"/>
    <w:rsid w:val="00673656"/>
    <w:rsid w:val="00675704"/>
    <w:rsid w:val="00693789"/>
    <w:rsid w:val="006B739A"/>
    <w:rsid w:val="006C674B"/>
    <w:rsid w:val="006D4943"/>
    <w:rsid w:val="00725D29"/>
    <w:rsid w:val="00732D7C"/>
    <w:rsid w:val="00740656"/>
    <w:rsid w:val="00743369"/>
    <w:rsid w:val="00745D6B"/>
    <w:rsid w:val="00750CEE"/>
    <w:rsid w:val="007536CB"/>
    <w:rsid w:val="00774CAD"/>
    <w:rsid w:val="007C2A0F"/>
    <w:rsid w:val="007E17A4"/>
    <w:rsid w:val="00806B5F"/>
    <w:rsid w:val="00816620"/>
    <w:rsid w:val="00825ADE"/>
    <w:rsid w:val="0083670D"/>
    <w:rsid w:val="008369C7"/>
    <w:rsid w:val="008373B5"/>
    <w:rsid w:val="00841977"/>
    <w:rsid w:val="00860BF5"/>
    <w:rsid w:val="0086283E"/>
    <w:rsid w:val="00880EAA"/>
    <w:rsid w:val="00883ABA"/>
    <w:rsid w:val="008842D5"/>
    <w:rsid w:val="00890557"/>
    <w:rsid w:val="00897B58"/>
    <w:rsid w:val="008A0B8F"/>
    <w:rsid w:val="008A3F43"/>
    <w:rsid w:val="008A7F47"/>
    <w:rsid w:val="008B7E50"/>
    <w:rsid w:val="008D0098"/>
    <w:rsid w:val="008D0655"/>
    <w:rsid w:val="008D0D88"/>
    <w:rsid w:val="008D2D7F"/>
    <w:rsid w:val="008D71BF"/>
    <w:rsid w:val="008F0B8E"/>
    <w:rsid w:val="008F4382"/>
    <w:rsid w:val="0090283B"/>
    <w:rsid w:val="00904E46"/>
    <w:rsid w:val="00915BFA"/>
    <w:rsid w:val="00926561"/>
    <w:rsid w:val="00956B37"/>
    <w:rsid w:val="009625E6"/>
    <w:rsid w:val="00980318"/>
    <w:rsid w:val="00986B4D"/>
    <w:rsid w:val="00987850"/>
    <w:rsid w:val="009A27C5"/>
    <w:rsid w:val="009C7DED"/>
    <w:rsid w:val="009E0CA9"/>
    <w:rsid w:val="009F3064"/>
    <w:rsid w:val="009F7022"/>
    <w:rsid w:val="00A027AF"/>
    <w:rsid w:val="00A16D68"/>
    <w:rsid w:val="00A56E49"/>
    <w:rsid w:val="00A64223"/>
    <w:rsid w:val="00A64615"/>
    <w:rsid w:val="00A67C90"/>
    <w:rsid w:val="00A73E61"/>
    <w:rsid w:val="00A763A8"/>
    <w:rsid w:val="00A90728"/>
    <w:rsid w:val="00AB3F25"/>
    <w:rsid w:val="00AB4FA0"/>
    <w:rsid w:val="00AC1D4F"/>
    <w:rsid w:val="00AD2A96"/>
    <w:rsid w:val="00B2173B"/>
    <w:rsid w:val="00B264AE"/>
    <w:rsid w:val="00B300FE"/>
    <w:rsid w:val="00B31F15"/>
    <w:rsid w:val="00B345A6"/>
    <w:rsid w:val="00B63C77"/>
    <w:rsid w:val="00B72693"/>
    <w:rsid w:val="00B77018"/>
    <w:rsid w:val="00B80CA2"/>
    <w:rsid w:val="00B81DE0"/>
    <w:rsid w:val="00B84DA8"/>
    <w:rsid w:val="00BA11F3"/>
    <w:rsid w:val="00BD3196"/>
    <w:rsid w:val="00BD454E"/>
    <w:rsid w:val="00BD67BC"/>
    <w:rsid w:val="00BE050D"/>
    <w:rsid w:val="00BE7850"/>
    <w:rsid w:val="00BF0CA5"/>
    <w:rsid w:val="00BF3BF3"/>
    <w:rsid w:val="00C352FE"/>
    <w:rsid w:val="00C364DA"/>
    <w:rsid w:val="00C40755"/>
    <w:rsid w:val="00C63CCF"/>
    <w:rsid w:val="00C66652"/>
    <w:rsid w:val="00C87BBE"/>
    <w:rsid w:val="00CB1335"/>
    <w:rsid w:val="00CB25B1"/>
    <w:rsid w:val="00CC10A1"/>
    <w:rsid w:val="00CC19CF"/>
    <w:rsid w:val="00CC34BA"/>
    <w:rsid w:val="00CF1547"/>
    <w:rsid w:val="00D502FB"/>
    <w:rsid w:val="00D52A3B"/>
    <w:rsid w:val="00D53BB4"/>
    <w:rsid w:val="00D633A0"/>
    <w:rsid w:val="00D71F9D"/>
    <w:rsid w:val="00D73379"/>
    <w:rsid w:val="00D811DF"/>
    <w:rsid w:val="00D86D99"/>
    <w:rsid w:val="00DA0A6D"/>
    <w:rsid w:val="00DA1CF0"/>
    <w:rsid w:val="00DA3657"/>
    <w:rsid w:val="00DB0EFE"/>
    <w:rsid w:val="00DE1C5F"/>
    <w:rsid w:val="00DE25D8"/>
    <w:rsid w:val="00DE274F"/>
    <w:rsid w:val="00DE3A26"/>
    <w:rsid w:val="00DF7186"/>
    <w:rsid w:val="00E00374"/>
    <w:rsid w:val="00E05CDC"/>
    <w:rsid w:val="00E20FC5"/>
    <w:rsid w:val="00E22FBE"/>
    <w:rsid w:val="00E358C2"/>
    <w:rsid w:val="00E65310"/>
    <w:rsid w:val="00E80BCD"/>
    <w:rsid w:val="00E85368"/>
    <w:rsid w:val="00EA7E49"/>
    <w:rsid w:val="00EB00C0"/>
    <w:rsid w:val="00EB3291"/>
    <w:rsid w:val="00EB3C4F"/>
    <w:rsid w:val="00EB3DB9"/>
    <w:rsid w:val="00ED0ABE"/>
    <w:rsid w:val="00EE170F"/>
    <w:rsid w:val="00EF0798"/>
    <w:rsid w:val="00EF146B"/>
    <w:rsid w:val="00EF4FDB"/>
    <w:rsid w:val="00F132F6"/>
    <w:rsid w:val="00F1665D"/>
    <w:rsid w:val="00F370AB"/>
    <w:rsid w:val="00F529D2"/>
    <w:rsid w:val="00F73240"/>
    <w:rsid w:val="00F82B50"/>
    <w:rsid w:val="00F83DE4"/>
    <w:rsid w:val="00F83FC6"/>
    <w:rsid w:val="00F85CC7"/>
    <w:rsid w:val="00FA0B87"/>
    <w:rsid w:val="00FA4980"/>
    <w:rsid w:val="00FB17B9"/>
    <w:rsid w:val="00FD575E"/>
    <w:rsid w:val="00FD65F1"/>
    <w:rsid w:val="00FE22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76F6FAF"/>
  <w15:docId w15:val="{1454C98E-4B03-48D8-B0B7-261E6C6591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customStyle="1" w:styleId="sectiontitle">
    <w:name w:val="section title"/>
    <w:basedOn w:val="Normal"/>
    <w:link w:val="sectiontitleChar"/>
    <w:qFormat/>
    <w:rsid w:val="002D5961"/>
    <w:pPr>
      <w:spacing w:after="0" w:line="480" w:lineRule="auto"/>
      <w:contextualSpacing/>
    </w:pPr>
    <w:rPr>
      <w:rFonts w:ascii="Times New Roman" w:hAnsi="Times New Roman" w:cs="Times New Roman"/>
      <w:b/>
      <w:sz w:val="28"/>
      <w:szCs w:val="24"/>
    </w:rPr>
  </w:style>
  <w:style w:type="character" w:customStyle="1" w:styleId="sectiontitleChar">
    <w:name w:val="section title Char"/>
    <w:basedOn w:val="DefaultParagraphFont"/>
    <w:link w:val="sectiontitle"/>
    <w:rsid w:val="002D5961"/>
    <w:rPr>
      <w:rFonts w:ascii="Times New Roman" w:eastAsia="Calibri" w:hAnsi="Times New Roman" w:cs="Times New Roman"/>
      <w:b/>
      <w:sz w:val="28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C14896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C57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DC57D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PlainTable51">
    <w:name w:val="Plain Table 51"/>
    <w:basedOn w:val="TableNormal"/>
    <w:uiPriority w:val="45"/>
    <w:rsid w:val="009564F1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B5D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5D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5D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5D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5D4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5D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5D4B"/>
    <w:rPr>
      <w:rFonts w:ascii="Segoe UI" w:hAnsi="Segoe UI" w:cs="Segoe UI"/>
      <w:sz w:val="18"/>
      <w:szCs w:val="18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customStyle="1" w:styleId="EndNoteBibliographyTitle">
    <w:name w:val="EndNote Bibliography Title"/>
    <w:basedOn w:val="Normal"/>
    <w:link w:val="EndNoteBibliographyTitleChar"/>
    <w:rsid w:val="00EA7E4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7E4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A7E49"/>
    <w:pPr>
      <w:spacing w:line="36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A7E49"/>
    <w:rPr>
      <w:rFonts w:ascii="Times New Roman" w:hAnsi="Times New Roman" w:cs="Times New Roman"/>
      <w:noProof/>
      <w:sz w:val="24"/>
    </w:rPr>
  </w:style>
  <w:style w:type="table" w:styleId="PlainTable2">
    <w:name w:val="Plain Table 2"/>
    <w:basedOn w:val="TableNormal"/>
    <w:uiPriority w:val="99"/>
    <w:rsid w:val="009F702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1">
    <w:name w:val="Table Grid1"/>
    <w:basedOn w:val="TableNormal"/>
    <w:next w:val="TableGrid"/>
    <w:uiPriority w:val="59"/>
    <w:rsid w:val="004C027F"/>
    <w:pPr>
      <w:spacing w:after="0" w:line="240" w:lineRule="auto"/>
    </w:pPr>
    <w:rPr>
      <w:rFonts w:asciiTheme="minorHAnsi" w:eastAsiaTheme="minorHAnsi" w:hAnsiTheme="minorHAnsi" w:cstheme="minorBidi"/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B75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75F8"/>
  </w:style>
  <w:style w:type="paragraph" w:styleId="Footer">
    <w:name w:val="footer"/>
    <w:basedOn w:val="Normal"/>
    <w:link w:val="FooterChar"/>
    <w:uiPriority w:val="99"/>
    <w:unhideWhenUsed/>
    <w:rsid w:val="003B75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75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5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31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3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08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mWZM9gpD0w8G/X03glFdAfc9QVQ==">AMUW2mX71gmXqce7jjjvyVUGWUuY2znsleHhWKUsi3Dt/UtiZodAQKbCfh7s/B+idd636/KcS9rjNQT1g+9yrWMI83cvSlaWQ1184a2QN9e3cTK8GdHECJPFbVSOWR0nR3SYDYBWGuNIWRpGllIX2HlF7wxUSKnXeAsCVQMuoVcyzX5P7Uum73ktt+UFluTeW1eKJJ6DXpNJZQFOKKZxRCdnCjCpI8hzFg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041</Words>
  <Characters>593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kas Yadav</dc:creator>
  <cp:lastModifiedBy>Sue Taylor</cp:lastModifiedBy>
  <cp:revision>2</cp:revision>
  <cp:lastPrinted>2021-05-21T20:02:00Z</cp:lastPrinted>
  <dcterms:created xsi:type="dcterms:W3CDTF">2021-09-01T09:11:00Z</dcterms:created>
  <dcterms:modified xsi:type="dcterms:W3CDTF">2021-09-01T09:11:00Z</dcterms:modified>
</cp:coreProperties>
</file>